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00D7F1" w14:textId="1DDA2498" w:rsidR="00BF5261" w:rsidRPr="00097A0F" w:rsidRDefault="00F54D88" w:rsidP="000D011B">
      <w:pPr>
        <w:spacing w:line="480" w:lineRule="auto"/>
        <w:jc w:val="center"/>
        <w:rPr>
          <w:b/>
          <w:bCs/>
        </w:rPr>
      </w:pPr>
      <w:r w:rsidRPr="00097A0F">
        <w:rPr>
          <w:b/>
          <w:bCs/>
        </w:rPr>
        <w:t>Appe</w:t>
      </w:r>
      <w:r w:rsidR="003F0D28" w:rsidRPr="00097A0F">
        <w:rPr>
          <w:b/>
          <w:bCs/>
        </w:rPr>
        <w:t>n</w:t>
      </w:r>
      <w:r w:rsidRPr="00097A0F">
        <w:rPr>
          <w:b/>
          <w:bCs/>
        </w:rPr>
        <w:t>dix</w:t>
      </w:r>
      <w:r w:rsidR="00BF5261" w:rsidRPr="00097A0F">
        <w:rPr>
          <w:b/>
          <w:bCs/>
        </w:rPr>
        <w:t xml:space="preserve"> A</w:t>
      </w:r>
    </w:p>
    <w:p w14:paraId="13549C19" w14:textId="77777777" w:rsidR="00097A0F" w:rsidRDefault="00097A0F" w:rsidP="00F3271A">
      <w:pPr>
        <w:spacing w:line="480" w:lineRule="auto"/>
      </w:pPr>
    </w:p>
    <w:p w14:paraId="6BA1EADC" w14:textId="724E0624" w:rsidR="00184B42" w:rsidRPr="00184B42" w:rsidRDefault="00184B42" w:rsidP="00F3271A">
      <w:pPr>
        <w:spacing w:line="480" w:lineRule="auto"/>
        <w:rPr>
          <w:lang w:val="en-US"/>
        </w:rPr>
      </w:pPr>
      <w:r>
        <w:t xml:space="preserve">This appendix provides a short introduction to the indices used in the study. </w:t>
      </w:r>
      <w:r w:rsidR="002254F2">
        <w:t xml:space="preserve">There are many </w:t>
      </w:r>
      <w:r w:rsidR="00F36D22">
        <w:t xml:space="preserve">good </w:t>
      </w:r>
      <w:r w:rsidR="002254F2">
        <w:t xml:space="preserve">texts that present detailed examinations of the individual types of indices including the technical properties (see e.g. </w:t>
      </w:r>
      <w:r w:rsidR="00552030" w:rsidRPr="0008330F">
        <w:rPr>
          <w:vertAlign w:val="superscript"/>
        </w:rPr>
        <w:fldChar w:fldCharType="begin"/>
      </w:r>
      <w:r w:rsidR="00552030" w:rsidRPr="0008330F">
        <w:rPr>
          <w:vertAlign w:val="superscript"/>
        </w:rPr>
        <w:instrText xml:space="preserve"> ADDIN EN.CITE &lt;EndNote&gt;&lt;Cite&gt;&lt;Author&gt;Wagstaff&lt;/Author&gt;&lt;Year&gt;1991&lt;/Year&gt;&lt;RecNum&gt;145&lt;/RecNum&gt;&lt;DisplayText&gt;(1, 2)&lt;/DisplayText&gt;&lt;record&gt;&lt;rec-number&gt;145&lt;/rec-number&gt;&lt;foreign-keys&gt;&lt;key app="EN" db-id="vv5vv92zi5wpvged2w9xvffd2taaxp52fdxr" timestamp="1618823500" guid="4f9a61d1-0e72-4e69-8c00-f8c4263a92cd"&gt;145&lt;/key&gt;&lt;/foreign-keys&gt;&lt;contributors&gt;&lt;authors&gt;&lt;author&gt;Wagstaff, Adam&lt;/author&gt;&lt;author&gt;Paci, Pierella&lt;/author&gt;&lt;author&gt;Doorslaer, Eddy Van&lt;/author&gt;&lt;/authors&gt;&lt;/contributors&gt;&lt;titles&gt;&lt;title&gt;On the measurement of inequalities in health&lt;/title&gt;&lt;secondary-title&gt;Social Science &amp;amp; Medicine&lt;/secondary-title&gt;&lt;/titles&gt;&lt;pages&gt;545-557&lt;/pages&gt;&lt;volume&gt;33&lt;/volume&gt;&lt;keywords&gt;&lt;keyword&gt;-inequalities&lt;/keyword&gt;&lt;keyword&gt;comparative research&lt;/keyword&gt;&lt;keyword&gt;in health&lt;/keyword&gt;&lt;keyword&gt;morbidity&lt;/keyword&gt;&lt;keyword&gt;mortality&lt;/keyword&gt;&lt;keyword&gt;social class&lt;/keyword&gt;&lt;/keywords&gt;&lt;dates&gt;&lt;year&gt;1991&lt;/year&gt;&lt;/dates&gt;&lt;urls&gt;&lt;/urls&gt;&lt;/record&gt;&lt;/Cite&gt;&lt;Cite&gt;&lt;Author&gt;Mackenbach&lt;/Author&gt;&lt;Year&gt;1997&lt;/Year&gt;&lt;RecNum&gt;97&lt;/RecNum&gt;&lt;record&gt;&lt;rec-number&gt;97&lt;/rec-number&gt;&lt;foreign-keys&gt;&lt;key app="EN" db-id="vv5vv92zi5wpvged2w9xvffd2taaxp52fdxr" timestamp="1618823500" guid="f4a27a4e-df9c-4f75-96da-bf7cf39e54e4"&gt;97&lt;/key&gt;&lt;/foreign-keys&gt;&lt;contributors&gt;&lt;authors&gt;&lt;author&gt;Mackenbach, Johan P.&lt;/author&gt;&lt;author&gt;Kunst, Anton E.&lt;/author&gt;&lt;/authors&gt;&lt;/contributors&gt;&lt;titles&gt;&lt;title&gt;Measuring the magnitude of socio-economic inequalities in health: An overview of available measures illustrated with two examples from Europe&lt;/title&gt;&lt;secondary-title&gt;Social Science and Medicine&lt;/secondary-title&gt;&lt;/titles&gt;&lt;pages&gt;757-771&lt;/pages&gt;&lt;volume&gt;44&lt;/volume&gt;&lt;dates&gt;&lt;year&gt;1997&lt;/year&gt;&lt;/dates&gt;&lt;urls&gt;&lt;/urls&gt;&lt;/record&gt;&lt;/Cite&gt;&lt;/EndNote&gt;</w:instrText>
      </w:r>
      <w:r w:rsidR="00552030" w:rsidRPr="0008330F">
        <w:rPr>
          <w:vertAlign w:val="superscript"/>
        </w:rPr>
        <w:fldChar w:fldCharType="separate"/>
      </w:r>
      <w:r w:rsidR="00552030" w:rsidRPr="0008330F">
        <w:rPr>
          <w:noProof/>
          <w:vertAlign w:val="superscript"/>
        </w:rPr>
        <w:t>(1, 2)</w:t>
      </w:r>
      <w:r w:rsidR="00552030" w:rsidRPr="0008330F">
        <w:rPr>
          <w:vertAlign w:val="superscript"/>
        </w:rPr>
        <w:fldChar w:fldCharType="end"/>
      </w:r>
      <w:r w:rsidR="002254F2">
        <w:t xml:space="preserve">). There are also a few texts discussing the </w:t>
      </w:r>
      <w:r w:rsidR="00F354A1">
        <w:t xml:space="preserve">different types of indices from the point of view of policy </w:t>
      </w:r>
      <w:r w:rsidR="006D4C6F" w:rsidRPr="00537E7B">
        <w:rPr>
          <w:vertAlign w:val="superscript"/>
        </w:rPr>
        <w:fldChar w:fldCharType="begin">
          <w:fldData xml:space="preserve">PEVuZE5vdGU+PENpdGU+PEF1dGhvcj5Mb3c8L0F1dGhvcj48WWVhcj4yMDA0PC9ZZWFyPjxSZWNO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</w:fldData>
        </w:fldChar>
      </w:r>
      <w:r w:rsidR="005F6E58" w:rsidRPr="00537E7B">
        <w:rPr>
          <w:vertAlign w:val="superscript"/>
        </w:rPr>
        <w:instrText xml:space="preserve"> ADDIN EN.CITE </w:instrText>
      </w:r>
      <w:r w:rsidR="005F6E58" w:rsidRPr="00537E7B">
        <w:rPr>
          <w:vertAlign w:val="superscript"/>
        </w:rPr>
        <w:fldChar w:fldCharType="begin">
          <w:fldData xml:space="preserve">PEVuZE5vdGU+PENpdGU+PEF1dGhvcj5Mb3c8L0F1dGhvcj48WWVhcj4yMDA0PC9ZZWFyPjxSZWNO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</w:fldData>
        </w:fldChar>
      </w:r>
      <w:r w:rsidR="005F6E58" w:rsidRPr="00537E7B">
        <w:rPr>
          <w:vertAlign w:val="superscript"/>
        </w:rPr>
        <w:instrText xml:space="preserve"> ADDIN EN.CITE.DATA </w:instrText>
      </w:r>
      <w:r w:rsidR="005F6E58" w:rsidRPr="00537E7B">
        <w:rPr>
          <w:vertAlign w:val="superscript"/>
        </w:rPr>
      </w:r>
      <w:r w:rsidR="005F6E58" w:rsidRPr="00537E7B">
        <w:rPr>
          <w:vertAlign w:val="superscript"/>
        </w:rPr>
        <w:fldChar w:fldCharType="end"/>
      </w:r>
      <w:r w:rsidR="006D4C6F" w:rsidRPr="00537E7B">
        <w:rPr>
          <w:vertAlign w:val="superscript"/>
        </w:rPr>
      </w:r>
      <w:r w:rsidR="006D4C6F" w:rsidRPr="00537E7B">
        <w:rPr>
          <w:vertAlign w:val="superscript"/>
        </w:rPr>
        <w:fldChar w:fldCharType="separate"/>
      </w:r>
      <w:r w:rsidR="00E42A36" w:rsidRPr="00537E7B">
        <w:rPr>
          <w:noProof/>
          <w:vertAlign w:val="superscript"/>
        </w:rPr>
        <w:t>(3-6)</w:t>
      </w:r>
      <w:r w:rsidR="006D4C6F" w:rsidRPr="00537E7B">
        <w:rPr>
          <w:vertAlign w:val="superscript"/>
        </w:rPr>
        <w:fldChar w:fldCharType="end"/>
      </w:r>
      <w:r w:rsidR="00F3271A">
        <w:t>.</w:t>
      </w:r>
      <w:r w:rsidR="00F354A1">
        <w:t xml:space="preserve"> </w:t>
      </w:r>
      <w:r w:rsidR="00F36D22">
        <w:t>For the present context of socioeconomic position-related inequality in health, a</w:t>
      </w:r>
      <w:r w:rsidR="00F354A1">
        <w:t xml:space="preserve">ll indices </w:t>
      </w:r>
      <w:r w:rsidR="00F36D22">
        <w:t xml:space="preserve">are </w:t>
      </w:r>
      <w:r w:rsidR="00F354A1">
        <w:t xml:space="preserve">constructed from two </w:t>
      </w:r>
      <w:r w:rsidR="00F36D22">
        <w:t>measures</w:t>
      </w:r>
      <w:r w:rsidR="00F354A1">
        <w:t>: socioeconomic position (</w:t>
      </w:r>
      <w:r w:rsidR="00F36D22">
        <w:t>hereafter we refer to income for simplicity</w:t>
      </w:r>
      <w:r w:rsidR="00F354A1">
        <w:t>) and health</w:t>
      </w:r>
      <w:r w:rsidR="00F36D22">
        <w:t>,</w:t>
      </w:r>
      <w:r w:rsidR="00F354A1">
        <w:t xml:space="preserve"> whether measured as ill health or good health.</w:t>
      </w:r>
    </w:p>
    <w:p w14:paraId="3B5DB337" w14:textId="34AD2998" w:rsidR="00BF5261" w:rsidRPr="001E5047" w:rsidRDefault="00184B42" w:rsidP="000D011B">
      <w:pPr>
        <w:spacing w:line="480" w:lineRule="auto"/>
      </w:pPr>
      <w:r>
        <w:t xml:space="preserve">  </w:t>
      </w:r>
    </w:p>
    <w:p w14:paraId="2308F0CA" w14:textId="77777777" w:rsidR="00BF5261" w:rsidRPr="001E5047" w:rsidRDefault="00BF5261" w:rsidP="000D011B">
      <w:pPr>
        <w:tabs>
          <w:tab w:val="left" w:pos="284"/>
          <w:tab w:val="left" w:pos="426"/>
          <w:tab w:val="left" w:pos="1134"/>
        </w:tabs>
        <w:spacing w:line="480" w:lineRule="auto"/>
        <w:rPr>
          <w:i/>
        </w:rPr>
      </w:pPr>
      <w:r w:rsidRPr="001E5047">
        <w:rPr>
          <w:i/>
        </w:rPr>
        <w:t xml:space="preserve">Concentration indices  </w:t>
      </w:r>
    </w:p>
    <w:p w14:paraId="41EDC5B4" w14:textId="6D1D9FB4" w:rsidR="003E1690" w:rsidRDefault="00D20901" w:rsidP="00FB7250">
      <w:pPr>
        <w:spacing w:line="480" w:lineRule="auto"/>
      </w:pPr>
      <w:r>
        <w:t xml:space="preserve">Concentration indices quantify the inequality in one variable over the distribution of another, e.g., whether good health is concentrated in the poor or rich end of the income distribution. Concentration indices were first </w:t>
      </w:r>
      <w:r w:rsidR="007C5A43">
        <w:t>used</w:t>
      </w:r>
      <w:r>
        <w:t xml:space="preserve"> in economics where they were used to analyse tax progressivity</w:t>
      </w:r>
      <w:r w:rsidR="00537E7B">
        <w:t xml:space="preserve"> </w:t>
      </w:r>
      <w:r w:rsidR="00FA19B1" w:rsidRPr="00537E7B">
        <w:rPr>
          <w:vertAlign w:val="superscript"/>
        </w:rPr>
        <w:fldChar w:fldCharType="begin"/>
      </w:r>
      <w:r w:rsidR="00CC4EF1" w:rsidRPr="00537E7B">
        <w:rPr>
          <w:vertAlign w:val="superscript"/>
        </w:rPr>
        <w:instrText xml:space="preserve"> ADDIN EN.CITE &lt;EndNote&gt;&lt;Cite&gt;&lt;Author&gt;Kakwani&lt;/Author&gt;&lt;Year&gt;1977&lt;/Year&gt;&lt;RecNum&gt;653&lt;/RecNum&gt;&lt;DisplayText&gt;(7)&lt;/DisplayText&gt;&lt;record&gt;&lt;rec-number&gt;653&lt;/rec-number&gt;&lt;foreign-keys&gt;&lt;key app="EN" db-id="vv5vv92zi5wpvged2w9xvffd2taaxp52fdxr" timestamp="1626372559" guid="adf8fdc5-6409-4967-be0b-1b64056ba21c"&gt;653&lt;/key&gt;&lt;/foreign-keys&gt;&lt;ref-type name="Journal Article"&gt;17&lt;/ref-type&gt;&lt;contributors&gt;&lt;authors&gt;&lt;author&gt;Kakwani, Nanok C.&lt;/author&gt;&lt;/authors&gt;&lt;/contributors&gt;&lt;titles&gt;&lt;title&gt;Measurement of Tax Progressivity: An International Comparison&lt;/title&gt;&lt;secondary-title&gt;Economic Journal&lt;/secondary-title&gt;&lt;/titles&gt;&lt;periodical&gt;&lt;full-title&gt;Economic Journal&lt;/full-title&gt;&lt;/periodical&gt;&lt;pages&gt;71-80&lt;/pages&gt;&lt;volume&gt;87&lt;/volume&gt;&lt;number&gt;345&lt;/number&gt;&lt;dates&gt;&lt;year&gt;1977&lt;/year&gt;&lt;/dates&gt;&lt;urls&gt;&lt;related-urls&gt;&lt;url&gt;https://EconPapers.repec.org/RePEc:ecj:econjl:v:87:y:1977:i:345:p:71-80&lt;/url&gt;&lt;/related-urls&gt;&lt;/urls&gt;&lt;/record&gt;&lt;/Cite&gt;&lt;/EndNote&gt;</w:instrText>
      </w:r>
      <w:r w:rsidR="00FA19B1" w:rsidRPr="00537E7B">
        <w:rPr>
          <w:vertAlign w:val="superscript"/>
        </w:rPr>
        <w:fldChar w:fldCharType="separate"/>
      </w:r>
      <w:r w:rsidR="00FA19B1" w:rsidRPr="00537E7B">
        <w:rPr>
          <w:noProof/>
          <w:vertAlign w:val="superscript"/>
        </w:rPr>
        <w:t>(7)</w:t>
      </w:r>
      <w:r w:rsidR="00FA19B1" w:rsidRPr="00537E7B">
        <w:rPr>
          <w:vertAlign w:val="superscript"/>
        </w:rPr>
        <w:fldChar w:fldCharType="end"/>
      </w:r>
      <w:r w:rsidR="00004553">
        <w:t xml:space="preserve"> </w:t>
      </w:r>
      <w:r>
        <w:t xml:space="preserve">but over the past couple of decades application has emerged to health </w:t>
      </w:r>
      <w:r w:rsidR="00004553" w:rsidRPr="00537E7B">
        <w:rPr>
          <w:vertAlign w:val="superscript"/>
        </w:rPr>
        <w:fldChar w:fldCharType="begin"/>
      </w:r>
      <w:r w:rsidR="00CC4EF1" w:rsidRPr="00537E7B">
        <w:rPr>
          <w:vertAlign w:val="superscript"/>
        </w:rPr>
        <w:instrText xml:space="preserve"> ADDIN EN.CITE &lt;EndNote&gt;&lt;Cite&gt;&lt;Author&gt;O&amp;apos;Donnell&lt;/Author&gt;&lt;Year&gt;2008&lt;/Year&gt;&lt;RecNum&gt;654&lt;/RecNum&gt;&lt;DisplayText&gt;(8)&lt;/DisplayText&gt;&lt;record&gt;&lt;rec-number&gt;654&lt;/rec-number&gt;&lt;foreign-keys&gt;&lt;key app="EN" db-id="vv5vv92zi5wpvged2w9xvffd2taaxp52fdxr" timestamp="1626372755" guid="cc51f91c-c9cf-47be-88af-fad09c65fdb8"&gt;654&lt;/key&gt;&lt;/foreign-keys&gt;&lt;ref-type name="Book"&gt;6&lt;/ref-type&gt;&lt;contributors&gt;&lt;authors&gt;&lt;author&gt;O&amp;apos;Donnell, Owen&lt;/author&gt;&lt;author&gt;van Doorslaer, Eddy&lt;/author&gt;&lt;author&gt;Wagstaff, Adam&lt;/author&gt;&lt;author&gt;Lindelow, Magnus&lt;/author&gt;&lt;/authors&gt;&lt;/contributors&gt;&lt;titles&gt;&lt;title&gt;Analyzing Health Equity Using Household Survey Data&lt;/title&gt;&lt;/titles&gt;&lt;dates&gt;&lt;year&gt;2008&lt;/year&gt;&lt;/dates&gt;&lt;pub-location&gt;Washington, DC&lt;/pub-location&gt;&lt;publisher&gt;World Bank Institute&lt;/publisher&gt;&lt;urls&gt;&lt;related-urls&gt;&lt;url&gt;https://elibrary.worldbank.org/doi/abs/10.1596/978-0-8213-6933-3&lt;/url&gt;&lt;/related-urls&gt;&lt;/urls&gt;&lt;electronic-resource-num&gt;10.1596/978-0-8213-6933-3&lt;/electronic-resource-num&gt;&lt;/record&gt;&lt;/Cite&gt;&lt;/EndNote&gt;</w:instrText>
      </w:r>
      <w:r w:rsidR="00004553" w:rsidRPr="00537E7B">
        <w:rPr>
          <w:vertAlign w:val="superscript"/>
        </w:rPr>
        <w:fldChar w:fldCharType="separate"/>
      </w:r>
      <w:r w:rsidR="00004553" w:rsidRPr="00537E7B">
        <w:rPr>
          <w:noProof/>
          <w:vertAlign w:val="superscript"/>
        </w:rPr>
        <w:t>(8)</w:t>
      </w:r>
      <w:r w:rsidR="00004553" w:rsidRPr="00537E7B">
        <w:rPr>
          <w:vertAlign w:val="superscript"/>
        </w:rPr>
        <w:fldChar w:fldCharType="end"/>
      </w:r>
      <w:r>
        <w:t>. There are many variants of the concentration index</w:t>
      </w:r>
      <w:r w:rsidR="003E1690">
        <w:t xml:space="preserve"> whose relevance depend</w:t>
      </w:r>
      <w:r w:rsidR="009961CC">
        <w:t>s</w:t>
      </w:r>
      <w:r w:rsidR="003E1690">
        <w:t xml:space="preserve"> on the scale of the inequality measure (e.g. dichotomous or continuous, bounded or unbounded etc.) and the more ideological stand on what inequality is (e.g. absolute versus relative goals)</w:t>
      </w:r>
      <w:r w:rsidR="00537E7B">
        <w:t xml:space="preserve"> </w:t>
      </w:r>
      <w:r w:rsidR="00F62CFE" w:rsidRPr="00537E7B">
        <w:rPr>
          <w:vertAlign w:val="superscript"/>
        </w:rPr>
        <w:fldChar w:fldCharType="begin"/>
      </w:r>
      <w:r w:rsidR="00F62CFE" w:rsidRPr="00537E7B">
        <w:rPr>
          <w:vertAlign w:val="superscript"/>
        </w:rPr>
        <w:instrText xml:space="preserve"> ADDIN EN.CITE &lt;EndNote&gt;&lt;Cite&gt;&lt;Author&gt;Erreygers&lt;/Author&gt;&lt;Year&gt;2011&lt;/Year&gt;&lt;RecNum&gt;127&lt;/RecNum&gt;&lt;DisplayText&gt;(9)&lt;/DisplayText&gt;&lt;record&gt;&lt;rec-number&gt;127&lt;/rec-number&gt;&lt;foreign-keys&gt;&lt;key app="EN" db-id="vv5vv92zi5wpvged2w9xvffd2taaxp52fdxr" timestamp="1618823500" guid="0b3b7b09-98dd-4a9f-a307-ff9e1447b391"&gt;127&lt;/key&gt;&lt;/foreign-keys&gt;&lt;contributors&gt;&lt;authors&gt;&lt;author&gt;Erreygers, Guido&lt;/author&gt;&lt;author&gt;Ourti, Tom Van&lt;/author&gt;&lt;/authors&gt;&lt;/contributors&gt;&lt;titles&gt;&lt;title&gt;Measuring socioeconomic inequality in health , health care and health financing by means of rank-dependent indices : A recipe for good practice&lt;/title&gt;&lt;secondary-title&gt;Journal of Health Economics&lt;/secondary-title&gt;&lt;/titles&gt;&lt;pages&gt;685-694&lt;/pages&gt;&lt;volume&gt;30&lt;/volume&gt;&lt;dates&gt;&lt;year&gt;2011&lt;/year&gt;&lt;/dates&gt;&lt;publisher&gt;Elsevier B.V.&lt;/publisher&gt;&lt;urls&gt;&lt;/urls&gt;&lt;electronic-resource-num&gt;10.1016/j.jhealeco.2011.04.004&lt;/electronic-resource-num&gt;&lt;/record&gt;&lt;/Cite&gt;&lt;/EndNote&gt;</w:instrText>
      </w:r>
      <w:r w:rsidR="00F62CFE" w:rsidRPr="00537E7B">
        <w:rPr>
          <w:vertAlign w:val="superscript"/>
        </w:rPr>
        <w:fldChar w:fldCharType="separate"/>
      </w:r>
      <w:r w:rsidR="00F62CFE" w:rsidRPr="00537E7B">
        <w:rPr>
          <w:noProof/>
          <w:vertAlign w:val="superscript"/>
        </w:rPr>
        <w:t>(9)</w:t>
      </w:r>
      <w:r w:rsidR="00F62CFE" w:rsidRPr="00537E7B">
        <w:rPr>
          <w:vertAlign w:val="superscript"/>
        </w:rPr>
        <w:fldChar w:fldCharType="end"/>
      </w:r>
      <w:r w:rsidR="003E1690">
        <w:t>.</w:t>
      </w:r>
    </w:p>
    <w:p w14:paraId="2A64C417" w14:textId="77777777" w:rsidR="003E1690" w:rsidRDefault="003E1690" w:rsidP="00FB7250">
      <w:pPr>
        <w:spacing w:line="480" w:lineRule="auto"/>
      </w:pPr>
    </w:p>
    <w:p w14:paraId="4EC9D3B6" w14:textId="64335FC9" w:rsidR="009961CC" w:rsidRDefault="009961CC" w:rsidP="00FB7250">
      <w:pPr>
        <w:spacing w:line="480" w:lineRule="auto"/>
      </w:pPr>
      <w:r>
        <w:t xml:space="preserve">When the cumulative proportion of health is plotted against the cumulative proportion of the population ranked by </w:t>
      </w:r>
      <w:r w:rsidR="007C5A43">
        <w:t>income</w:t>
      </w:r>
      <w:r>
        <w:t>, the 45</w:t>
      </w:r>
      <w:r>
        <w:sym w:font="Symbol" w:char="F0B0"/>
      </w:r>
      <w:r>
        <w:t xml:space="preserve"> line represents </w:t>
      </w:r>
      <w:r w:rsidR="007C5A43">
        <w:t>income</w:t>
      </w:r>
      <w:r>
        <w:t>-related health equality. Any deviation from the 45</w:t>
      </w:r>
      <w:r>
        <w:sym w:font="Symbol" w:char="F0B0"/>
      </w:r>
      <w:r>
        <w:t xml:space="preserve"> line represents inequality, whether the concentration curve lies above (health is concentrated on higher </w:t>
      </w:r>
      <w:r w:rsidR="007C5A43">
        <w:t>income individuals</w:t>
      </w:r>
      <w:r>
        <w:t xml:space="preserve">) or below (health is concentrated on lower </w:t>
      </w:r>
      <w:r w:rsidR="007C5A43">
        <w:t>income individuals</w:t>
      </w:r>
      <w:r>
        <w:t xml:space="preserve">). </w:t>
      </w:r>
    </w:p>
    <w:p w14:paraId="3668C1E4" w14:textId="6BE325DC" w:rsidR="009961CC" w:rsidRDefault="009961CC" w:rsidP="00FB7250">
      <w:pPr>
        <w:spacing w:line="480" w:lineRule="auto"/>
      </w:pPr>
    </w:p>
    <w:p w14:paraId="630729EB" w14:textId="60DB388C" w:rsidR="0007737A" w:rsidRDefault="009961CC" w:rsidP="00FB7250">
      <w:pPr>
        <w:spacing w:line="480" w:lineRule="auto"/>
      </w:pPr>
      <w:r>
        <w:lastRenderedPageBreak/>
        <w:t>The formal definition</w:t>
      </w:r>
      <w:r w:rsidR="0007737A">
        <w:t xml:space="preserve"> of the </w:t>
      </w:r>
      <w:r w:rsidR="00C51C46">
        <w:t xml:space="preserve">standard </w:t>
      </w:r>
      <w:r w:rsidR="0007737A">
        <w:t xml:space="preserve">concentration index </w:t>
      </w:r>
      <m:oMath>
        <m:r>
          <w:rPr>
            <w:rFonts w:ascii="Cambria Math" w:hAnsi="Cambria Math"/>
          </w:rPr>
          <m:t>C</m:t>
        </m:r>
      </m:oMath>
      <w:r w:rsidR="00C51C46">
        <w:t xml:space="preserve"> is</w:t>
      </w:r>
    </w:p>
    <w:p w14:paraId="55154054" w14:textId="77777777" w:rsidR="00F36D22" w:rsidRDefault="00F36D22" w:rsidP="00FB7250">
      <w:pPr>
        <w:spacing w:line="480" w:lineRule="auto"/>
      </w:pPr>
    </w:p>
    <w:p w14:paraId="611A3BE9" w14:textId="7FF80AF6" w:rsidR="009961CC" w:rsidRDefault="0007737A" w:rsidP="00BD4A88">
      <w:pPr>
        <w:spacing w:line="480" w:lineRule="auto"/>
        <w:jc w:val="center"/>
      </w:pPr>
      <m:oMathPara>
        <m:oMath>
          <m:r>
            <w:rPr>
              <w:rFonts w:ascii="Cambria Math" w:hAnsi="Cambria Math"/>
            </w:rPr>
            <m:t>C</m:t>
          </m:r>
          <m:d>
            <m:dPr>
              <m:ctrlPr>
                <w:rPr>
                  <w:rFonts w:ascii="Cambria Math" w:hAnsi="Cambria Math"/>
                  <w:i/>
                </w:rPr>
              </m:ctrlPr>
            </m:dPr>
            <m:e>
              <m:r>
                <w:rPr>
                  <w:rFonts w:ascii="Cambria Math" w:hAnsi="Cambria Math"/>
                </w:rPr>
                <m:t>h</m:t>
              </m:r>
            </m:e>
            <m:e>
              <m:r>
                <w:rPr>
                  <w:rFonts w:ascii="Cambria Math" w:hAnsi="Cambria Math"/>
                </w:rPr>
                <m:t>y</m:t>
              </m:r>
            </m:e>
          </m:d>
          <m:r>
            <w:rPr>
              <w:rFonts w:ascii="Cambria Math" w:hAnsi="Cambria Math"/>
            </w:rPr>
            <m:t>=</m:t>
          </m:r>
          <m:sSub>
            <m:sSubPr>
              <m:ctrlPr>
                <w:rPr>
                  <w:rFonts w:ascii="Cambria Math" w:hAnsi="Cambria Math"/>
                </w:rPr>
              </m:ctrlPr>
            </m:sSubPr>
            <m:e>
              <m:f>
                <m:fPr>
                  <m:ctrlPr>
                    <w:rPr>
                      <w:rFonts w:ascii="Cambria Math" w:hAnsi="Cambria Math"/>
                      <w:i/>
                    </w:rPr>
                  </m:ctrlPr>
                </m:fPr>
                <m:num>
                  <m:r>
                    <m:rPr>
                      <m:sty m:val="p"/>
                    </m:rPr>
                    <w:rPr>
                      <w:rFonts w:ascii="Cambria Math" w:hAnsi="Cambria Math"/>
                    </w:rPr>
                    <m:t>2(cov(</m:t>
                  </m:r>
                  <m:d>
                    <m:dPr>
                      <m:ctrlPr>
                        <w:rPr>
                          <w:rFonts w:ascii="Cambria Math" w:hAnsi="Cambria Math"/>
                        </w:rPr>
                      </m:ctrlPr>
                    </m:dPr>
                    <m:e>
                      <m:sSub>
                        <m:sSubPr>
                          <m:ctrlPr>
                            <w:rPr>
                              <w:rFonts w:ascii="Cambria Math" w:hAnsi="Cambria Math"/>
                              <w:i/>
                            </w:rPr>
                          </m:ctrlPr>
                        </m:sSubPr>
                        <m:e>
                          <m:r>
                            <w:rPr>
                              <w:rFonts w:ascii="Cambria Math" w:hAnsi="Cambria Math"/>
                            </w:rPr>
                            <m:t>h</m:t>
                          </m:r>
                        </m:e>
                        <m:sub>
                          <m:r>
                            <w:rPr>
                              <w:rFonts w:ascii="Cambria Math" w:hAnsi="Cambria Math"/>
                            </w:rPr>
                            <m:t>i</m:t>
                          </m:r>
                        </m:sub>
                      </m:sSub>
                    </m:e>
                    <m:e>
                      <m:sSub>
                        <m:sSubPr>
                          <m:ctrlPr>
                            <w:rPr>
                              <w:rFonts w:ascii="Cambria Math" w:hAnsi="Cambria Math"/>
                              <w:i/>
                            </w:rPr>
                          </m:ctrlPr>
                        </m:sSubPr>
                        <m:e>
                          <m:r>
                            <w:rPr>
                              <w:rFonts w:ascii="Cambria Math" w:hAnsi="Cambria Math"/>
                            </w:rPr>
                            <m:t>R</m:t>
                          </m:r>
                        </m:e>
                        <m:sub>
                          <m:r>
                            <w:rPr>
                              <w:rFonts w:ascii="Cambria Math" w:hAnsi="Cambria Math"/>
                            </w:rPr>
                            <m:t>i</m:t>
                          </m:r>
                        </m:sub>
                      </m:sSub>
                    </m:e>
                  </m:d>
                </m:num>
                <m:den>
                  <m:acc>
                    <m:accPr>
                      <m:chr m:val="̅"/>
                      <m:ctrlPr>
                        <w:rPr>
                          <w:rFonts w:ascii="Cambria Math" w:hAnsi="Cambria Math"/>
                        </w:rPr>
                      </m:ctrlPr>
                    </m:accPr>
                    <m:e>
                      <m:r>
                        <w:rPr>
                          <w:rFonts w:ascii="Cambria Math" w:hAnsi="Cambria Math"/>
                        </w:rPr>
                        <m:t>h</m:t>
                      </m:r>
                    </m:e>
                  </m:acc>
                </m:den>
              </m:f>
            </m:e>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acc>
                        <m:accPr>
                          <m:chr m:val="̅"/>
                          <m:ctrlPr>
                            <w:rPr>
                              <w:rFonts w:ascii="Cambria Math" w:hAnsi="Cambria Math"/>
                              <w:i/>
                            </w:rPr>
                          </m:ctrlPr>
                        </m:accPr>
                        <m:e>
                          <m:r>
                            <w:rPr>
                              <w:rFonts w:ascii="Cambria Math" w:hAnsi="Cambria Math"/>
                            </w:rPr>
                            <m:t>h</m:t>
                          </m:r>
                        </m:e>
                      </m:acc>
                    </m:den>
                  </m:f>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1</m:t>
                      </m:r>
                    </m:e>
                  </m:d>
                </m:e>
              </m:d>
            </m:e>
          </m:nary>
        </m:oMath>
      </m:oMathPara>
    </w:p>
    <w:p w14:paraId="7A122BC4" w14:textId="77777777" w:rsidR="00F36D22" w:rsidRDefault="00F36D22" w:rsidP="00F36D22">
      <w:pPr>
        <w:widowControl w:val="0"/>
        <w:snapToGrid w:val="0"/>
        <w:spacing w:line="480" w:lineRule="auto"/>
        <w:rPr>
          <w:rFonts w:eastAsiaTheme="minorHAnsi"/>
          <w:lang w:eastAsia="en-US"/>
        </w:rPr>
      </w:pPr>
    </w:p>
    <w:p w14:paraId="0701E3C2" w14:textId="498CD44F" w:rsidR="00BF5261" w:rsidRPr="001E5047" w:rsidRDefault="00C51C46" w:rsidP="00EA6C2A">
      <w:pPr>
        <w:spacing w:line="480" w:lineRule="auto"/>
      </w:pPr>
      <w:r>
        <w:rPr>
          <w:rFonts w:eastAsiaTheme="minorHAnsi"/>
          <w:lang w:eastAsia="en-US"/>
        </w:rPr>
        <w:t>w</w:t>
      </w:r>
      <w:r w:rsidR="009961CC" w:rsidRPr="009961CC">
        <w:rPr>
          <w:rFonts w:eastAsiaTheme="minorHAnsi"/>
          <w:lang w:eastAsia="en-US"/>
        </w:rPr>
        <w:t>here</w:t>
      </w:r>
      <w:r>
        <w:rPr>
          <w:rFonts w:eastAsiaTheme="minorHAnsi"/>
          <w:lang w:eastAsia="en-US"/>
        </w:rPr>
        <w:t xml:space="preserve"> </w:t>
      </w:r>
      <m:oMath>
        <m:r>
          <w:rPr>
            <w:rFonts w:ascii="Cambria Math" w:hAnsi="Cambria Math"/>
          </w:rPr>
          <m:t xml:space="preserve">h </m:t>
        </m:r>
      </m:oMath>
      <w:r>
        <w:rPr>
          <w:rFonts w:eastAsiaTheme="minorEastAsia"/>
        </w:rPr>
        <w:t xml:space="preserve">is health, </w:t>
      </w:r>
      <m:oMath>
        <m:r>
          <w:rPr>
            <w:rFonts w:ascii="Cambria Math" w:hAnsi="Cambria Math"/>
          </w:rPr>
          <m:t>y</m:t>
        </m:r>
      </m:oMath>
      <w:r>
        <w:t xml:space="preserve"> is the ranking measure of </w:t>
      </w:r>
      <w:r w:rsidR="00EA6C2A">
        <w:t xml:space="preserve">income </w:t>
      </w:r>
      <w:r>
        <w:t xml:space="preserve">resulting in the ranking </w:t>
      </w:r>
      <m:oMath>
        <m:r>
          <w:rPr>
            <w:rFonts w:ascii="Cambria Math" w:hAnsi="Cambria Math"/>
          </w:rPr>
          <m:t>R</m:t>
        </m:r>
      </m:oMath>
      <w:r>
        <w:t xml:space="preserve"> across individuals, and </w:t>
      </w:r>
      <m:oMath>
        <m:r>
          <w:rPr>
            <w:rFonts w:ascii="Cambria Math" w:hAnsi="Cambria Math"/>
          </w:rPr>
          <m:t>cov</m:t>
        </m:r>
      </m:oMath>
      <w:r>
        <w:t xml:space="preserve"> is covariance</w:t>
      </w:r>
      <w:r w:rsidR="00F36D22">
        <w:t xml:space="preserve">. The concentration index ranges from </w:t>
      </w:r>
      <m:oMath>
        <m:f>
          <m:fPr>
            <m:ctrlPr>
              <w:rPr>
                <w:rFonts w:ascii="Cambria Math" w:hAnsi="Cambria Math"/>
                <w:i/>
              </w:rPr>
            </m:ctrlPr>
          </m:fPr>
          <m:num>
            <m:r>
              <w:rPr>
                <w:rFonts w:ascii="Cambria Math" w:hAnsi="Cambria Math"/>
              </w:rPr>
              <m:t>1-n</m:t>
            </m:r>
          </m:num>
          <m:den>
            <m:r>
              <w:rPr>
                <w:rFonts w:ascii="Cambria Math" w:hAnsi="Cambria Math"/>
              </w:rPr>
              <m:t>n</m:t>
            </m:r>
          </m:den>
        </m:f>
      </m:oMath>
      <w:r w:rsidR="00F36D22" w:rsidRPr="00F36D22">
        <w:t xml:space="preserve"> </w:t>
      </w:r>
      <w:r w:rsidR="00F36D22">
        <w:t xml:space="preserve"> </w:t>
      </w:r>
      <w:r w:rsidR="00F36D22" w:rsidRPr="00F36D22">
        <w:t>(all health is concentrated on the poorest individual</w:t>
      </w:r>
      <w:r w:rsidR="00F36D22">
        <w:t xml:space="preserve">) to </w:t>
      </w:r>
      <m:oMath>
        <m:f>
          <m:fPr>
            <m:ctrlPr>
              <w:rPr>
                <w:rFonts w:ascii="Cambria Math" w:hAnsi="Cambria Math"/>
                <w:i/>
              </w:rPr>
            </m:ctrlPr>
          </m:fPr>
          <m:num>
            <m:r>
              <w:rPr>
                <w:rFonts w:ascii="Cambria Math" w:hAnsi="Cambria Math"/>
              </w:rPr>
              <m:t>n-1</m:t>
            </m:r>
          </m:num>
          <m:den>
            <m:r>
              <w:rPr>
                <w:rFonts w:ascii="Cambria Math" w:hAnsi="Cambria Math"/>
              </w:rPr>
              <m:t>n</m:t>
            </m:r>
          </m:den>
        </m:f>
      </m:oMath>
      <w:r w:rsidR="00F36D22">
        <w:t xml:space="preserve"> (all health </w:t>
      </w:r>
      <w:r w:rsidR="00EA6C2A">
        <w:t xml:space="preserve">is </w:t>
      </w:r>
      <w:r w:rsidR="00F36D22">
        <w:t xml:space="preserve">concentrated on the richest individual) </w:t>
      </w:r>
      <w:r w:rsidR="003642C3" w:rsidRPr="00537E7B">
        <w:rPr>
          <w:vertAlign w:val="superscript"/>
        </w:rPr>
        <w:fldChar w:fldCharType="begin"/>
      </w:r>
      <w:r w:rsidR="003642C3" w:rsidRPr="00537E7B">
        <w:rPr>
          <w:vertAlign w:val="superscript"/>
        </w:rPr>
        <w:instrText xml:space="preserve"> ADDIN EN.CITE &lt;EndNote&gt;&lt;Cite&gt;&lt;Author&gt;O’Donnell&lt;/Author&gt;&lt;Year&gt;2016&lt;/Year&gt;&lt;RecNum&gt;109&lt;/RecNum&gt;&lt;DisplayText&gt;(10)&lt;/DisplayText&gt;&lt;record&gt;&lt;rec-number&gt;109&lt;/rec-number&gt;&lt;foreign-keys&gt;&lt;key app="EN" db-id="vv5vv92zi5wpvged2w9xvffd2taaxp52fdxr" timestamp="1618823500" guid="8d1fdee0-e856-4bd3-9f44-c4b43d8828f6"&gt;109&lt;/key&gt;&lt;/foreign-keys&gt;&lt;contributors&gt;&lt;authors&gt;&lt;author&gt;O’Donnell, Owen&lt;/author&gt;&lt;author&gt;O’Neill, Stephen&lt;/author&gt;&lt;author&gt;Van Ourti, Tom&lt;/author&gt;&lt;author&gt;Walsh, Brendan&lt;/author&gt;&lt;/authors&gt;&lt;/contributors&gt;&lt;titles&gt;&lt;title&gt;conindex: Estimation of concentration indices&lt;/title&gt;&lt;secondary-title&gt;Stata Journal&lt;/secondary-title&gt;&lt;/titles&gt;&lt;pages&gt;112-138&lt;/pages&gt;&lt;volume&gt;16&lt;/volume&gt;&lt;keywords&gt;&lt;keyword&gt;Concentration index&lt;/keyword&gt;&lt;keyword&gt;Health&lt;/keyword&gt;&lt;keyword&gt;Health care&lt;/keyword&gt;&lt;keyword&gt;Inequality&lt;/keyword&gt;&lt;keyword&gt;Rank-dependent indices&lt;/keyword&gt;&lt;keyword&gt;conindex&lt;/keyword&gt;&lt;keyword&gt;st0427&lt;/keyword&gt;&lt;/keywords&gt;&lt;dates&gt;&lt;year&gt;2016&lt;/year&gt;&lt;/dates&gt;&lt;accession-num&gt;27053927&lt;/accession-num&gt;&lt;urls&gt;&lt;/urls&gt;&lt;electronic-resource-num&gt;10.1177/1536867x1601600112&lt;/electronic-resource-num&gt;&lt;/record&gt;&lt;/Cite&gt;&lt;/EndNote&gt;</w:instrText>
      </w:r>
      <w:r w:rsidR="003642C3" w:rsidRPr="00537E7B">
        <w:rPr>
          <w:vertAlign w:val="superscript"/>
        </w:rPr>
        <w:fldChar w:fldCharType="separate"/>
      </w:r>
      <w:r w:rsidR="003642C3" w:rsidRPr="00537E7B">
        <w:rPr>
          <w:noProof/>
          <w:vertAlign w:val="superscript"/>
        </w:rPr>
        <w:t>(10)</w:t>
      </w:r>
      <w:r w:rsidR="003642C3" w:rsidRPr="00537E7B">
        <w:rPr>
          <w:vertAlign w:val="superscript"/>
        </w:rPr>
        <w:fldChar w:fldCharType="end"/>
      </w:r>
      <w:r w:rsidR="0007737A">
        <w:t>.</w:t>
      </w:r>
      <w:r w:rsidR="00930828">
        <w:t xml:space="preserve"> Estimation commands has become standard in conventional software such as Stata.  </w:t>
      </w:r>
    </w:p>
    <w:p w14:paraId="55816C51" w14:textId="77777777" w:rsidR="00BF5261" w:rsidRPr="001E5047" w:rsidRDefault="00BF5261" w:rsidP="00EA6C2A">
      <w:pPr>
        <w:tabs>
          <w:tab w:val="left" w:pos="284"/>
        </w:tabs>
        <w:spacing w:line="480" w:lineRule="auto"/>
        <w:rPr>
          <w:i/>
        </w:rPr>
      </w:pPr>
    </w:p>
    <w:p w14:paraId="69FAD9CC" w14:textId="59456004" w:rsidR="00BF5261" w:rsidRPr="001E5047" w:rsidRDefault="00BF5261">
      <w:pPr>
        <w:tabs>
          <w:tab w:val="left" w:pos="284"/>
        </w:tabs>
        <w:spacing w:line="480" w:lineRule="auto"/>
        <w:rPr>
          <w:i/>
        </w:rPr>
      </w:pPr>
      <w:r w:rsidRPr="001E5047">
        <w:rPr>
          <w:i/>
        </w:rPr>
        <w:t>Slope and relative index of inequality</w:t>
      </w:r>
    </w:p>
    <w:p w14:paraId="183B1EFE" w14:textId="70AF2110" w:rsidR="008272EB" w:rsidRDefault="00876057">
      <w:pPr>
        <w:spacing w:line="480" w:lineRule="auto"/>
      </w:pPr>
      <w:r>
        <w:t xml:space="preserve">The SII </w:t>
      </w:r>
      <w:r w:rsidR="00930828">
        <w:t xml:space="preserve">and the RII quantify </w:t>
      </w:r>
      <w:r w:rsidR="00F354A1">
        <w:t xml:space="preserve">the </w:t>
      </w:r>
      <w:r w:rsidR="001E5047">
        <w:t xml:space="preserve">absolute </w:t>
      </w:r>
      <w:r w:rsidR="00930828">
        <w:t xml:space="preserve">and the relative health inequality, respectively, in a population. </w:t>
      </w:r>
      <w:r w:rsidR="007F0FAF">
        <w:t>Both the SII and the RII are estimated using a linear regression</w:t>
      </w:r>
      <w:r w:rsidR="001E75E8">
        <w:t xml:space="preserve"> and they reflect the distribution across the entire population studied</w:t>
      </w:r>
      <w:r w:rsidR="00537E7B">
        <w:t xml:space="preserve"> </w:t>
      </w:r>
      <w:r w:rsidR="001E75E8" w:rsidRPr="00537E7B">
        <w:rPr>
          <w:vertAlign w:val="superscript"/>
        </w:rPr>
        <w:fldChar w:fldCharType="begin"/>
      </w:r>
      <w:r w:rsidR="003642C3" w:rsidRPr="00537E7B">
        <w:rPr>
          <w:vertAlign w:val="superscript"/>
        </w:rPr>
        <w:instrText xml:space="preserve"> ADDIN EN.CITE &lt;EndNote&gt;&lt;Cite&gt;&lt;Author&gt;Khang&lt;/Author&gt;&lt;Year&gt;2019&lt;/Year&gt;&lt;RecNum&gt;162&lt;/RecNum&gt;&lt;DisplayText&gt;(1, 11)&lt;/DisplayText&gt;&lt;record&gt;&lt;rec-number&gt;162&lt;/rec-number&gt;&lt;foreign-keys&gt;&lt;key app="EN" db-id="vv5vv92zi5wpvged2w9xvffd2taaxp52fdxr" timestamp="1618823500" guid="eb46dadd-e9e0-4e19-b2d6-a92d9923a0a7"&gt;162&lt;/key&gt;&lt;/foreign-keys&gt;&lt;contributors&gt;&lt;authors&gt;&lt;author&gt;Khang, Young-ho&lt;/author&gt;&lt;author&gt;Lim, Dohee&lt;/author&gt;&lt;author&gt;Kang, Hee-yeon&lt;/author&gt;&lt;author&gt;Chang, Youngs&lt;/author&gt;&lt;author&gt;Bahk, Jinwook&lt;/author&gt;&lt;author&gt;Kim, Ikhan&lt;/author&gt;&lt;author&gt;Jung-choi, Kyunghee&lt;/author&gt;&lt;/authors&gt;&lt;/contributors&gt;&lt;titles&gt;&lt;title&gt;A publicly well-accepted measure versus an academically desirable measure of health inequality : cross- sectional comparison of the difference between income quintiles with the slope index of inequality&lt;/title&gt;&lt;/titles&gt;&lt;pages&gt;1-7&lt;/pages&gt;&lt;dates&gt;&lt;year&gt;2019&lt;/year&gt;&lt;/dates&gt;&lt;urls&gt;&lt;/urls&gt;&lt;electronic-resource-num&gt;10.1136/bmjopen-2018-028687&lt;/electronic-resource-num&gt;&lt;/record&gt;&lt;/Cite&gt;&lt;Cite&gt;&lt;Author&gt;Wagstaff&lt;/Author&gt;&lt;Year&gt;1991&lt;/Year&gt;&lt;RecNum&gt;145&lt;/RecNum&gt;&lt;record&gt;&lt;rec-number&gt;145&lt;/rec-number&gt;&lt;foreign-keys&gt;&lt;key app="EN" db-id="vv5vv92zi5wpvged2w9xvffd2taaxp52fdxr" timestamp="1618823500" guid="4f9a61d1-0e72-4e69-8c00-f8c4263a92cd"&gt;145&lt;/key&gt;&lt;/foreign-keys&gt;&lt;contributors&gt;&lt;authors&gt;&lt;author&gt;Wagstaff, Adam&lt;/author&gt;&lt;author&gt;Paci, Pierella&lt;/author&gt;&lt;author&gt;Doorslaer, Eddy Van&lt;/author&gt;&lt;/authors&gt;&lt;/contributors&gt;&lt;titles&gt;&lt;title&gt;On the measurement of inequalities in health&lt;/title&gt;&lt;secondary-title&gt;Social Science &amp;amp; Medicine&lt;/secondary-title&gt;&lt;/titles&gt;&lt;pages&gt;545-557&lt;/pages&gt;&lt;volume&gt;33&lt;/volume&gt;&lt;keywords&gt;&lt;keyword&gt;-inequalities&lt;/keyword&gt;&lt;keyword&gt;comparative research&lt;/keyword&gt;&lt;keyword&gt;in health&lt;/keyword&gt;&lt;keyword&gt;morbidity&lt;/keyword&gt;&lt;keyword&gt;mortality&lt;/keyword&gt;&lt;keyword&gt;social class&lt;/keyword&gt;&lt;/keywords&gt;&lt;dates&gt;&lt;year&gt;1991&lt;/year&gt;&lt;/dates&gt;&lt;urls&gt;&lt;/urls&gt;&lt;/record&gt;&lt;/Cite&gt;&lt;/EndNote&gt;</w:instrText>
      </w:r>
      <w:r w:rsidR="001E75E8" w:rsidRPr="00537E7B">
        <w:rPr>
          <w:vertAlign w:val="superscript"/>
        </w:rPr>
        <w:fldChar w:fldCharType="separate"/>
      </w:r>
      <w:r w:rsidR="003642C3" w:rsidRPr="00537E7B">
        <w:rPr>
          <w:noProof/>
          <w:vertAlign w:val="superscript"/>
        </w:rPr>
        <w:t>(1, 11)</w:t>
      </w:r>
      <w:r w:rsidR="001E75E8" w:rsidRPr="00537E7B">
        <w:rPr>
          <w:vertAlign w:val="superscript"/>
        </w:rPr>
        <w:fldChar w:fldCharType="end"/>
      </w:r>
      <w:r w:rsidR="008B543E">
        <w:t>.</w:t>
      </w:r>
      <w:r w:rsidR="007F0FAF">
        <w:t xml:space="preserve"> </w:t>
      </w:r>
      <w:r w:rsidR="00F4305D">
        <w:t>Similar to the concentration indices the population is ranked according to their income. The direction of the rank is determined by the studied exposure as the standard is to rank the population from the worst situation (</w:t>
      </w:r>
      <w:proofErr w:type="spellStart"/>
      <w:r w:rsidR="006F5838">
        <w:t>ie</w:t>
      </w:r>
      <w:proofErr w:type="spellEnd"/>
      <w:r w:rsidR="006F5838">
        <w:t xml:space="preserve"> </w:t>
      </w:r>
      <w:r w:rsidR="00635CFA">
        <w:t xml:space="preserve">the </w:t>
      </w:r>
      <w:r w:rsidR="00F4305D">
        <w:t>lowest income) to the best situation (</w:t>
      </w:r>
      <w:r w:rsidR="00635CFA">
        <w:t xml:space="preserve">the </w:t>
      </w:r>
      <w:r w:rsidR="00F4305D">
        <w:t xml:space="preserve">highest income) </w:t>
      </w:r>
      <w:r w:rsidR="00F4305D" w:rsidRPr="00537E7B">
        <w:rPr>
          <w:vertAlign w:val="superscript"/>
        </w:rPr>
        <w:fldChar w:fldCharType="begin"/>
      </w:r>
      <w:r w:rsidR="00F4305D" w:rsidRPr="00537E7B">
        <w:rPr>
          <w:vertAlign w:val="superscript"/>
        </w:rPr>
        <w:instrText xml:space="preserve"> ADDIN EN.CITE &lt;EndNote&gt;&lt;Cite&gt;&lt;Author&gt;Pamuk&lt;/Author&gt;&lt;Year&gt;1985&lt;/Year&gt;&lt;RecNum&gt;652&lt;/RecNum&gt;&lt;DisplayText&gt;(12)&lt;/DisplayText&gt;&lt;record&gt;&lt;rec-number&gt;652&lt;/rec-number&gt;&lt;foreign-keys&gt;&lt;key app="EN" db-id="vv5vv92zi5wpvged2w9xvffd2taaxp52fdxr" timestamp="1626337566" guid="e2502cc9-1fd8-467c-80b7-d427138523ed"&gt;652&lt;/key&gt;&lt;/foreign-keys&gt;&lt;ref-type name="Journal Article"&gt;17&lt;/ref-type&gt;&lt;contributors&gt;&lt;authors&gt;&lt;author&gt;Elsie R. Pamuk&lt;/author&gt;&lt;/authors&gt;&lt;/contributors&gt;&lt;titles&gt;&lt;title&gt;Social Class Inequality in Mortality from 1921 to 1972 in England and Wales&lt;/title&gt;&lt;secondary-title&gt;Population Studies&lt;/secondary-title&gt;&lt;/titles&gt;&lt;periodical&gt;&lt;full-title&gt;Population Studies&lt;/full-title&gt;&lt;/periodical&gt;&lt;pages&gt;17-31&lt;/pages&gt;&lt;volume&gt;39&lt;/volume&gt;&lt;number&gt;1&lt;/number&gt;&lt;dates&gt;&lt;year&gt;1985&lt;/year&gt;&lt;/dates&gt;&lt;urls&gt;&lt;/urls&gt;&lt;/record&gt;&lt;/Cite&gt;&lt;/EndNote&gt;</w:instrText>
      </w:r>
      <w:r w:rsidR="00F4305D" w:rsidRPr="00537E7B">
        <w:rPr>
          <w:vertAlign w:val="superscript"/>
        </w:rPr>
        <w:fldChar w:fldCharType="separate"/>
      </w:r>
      <w:r w:rsidR="00F4305D" w:rsidRPr="00537E7B">
        <w:rPr>
          <w:noProof/>
          <w:vertAlign w:val="superscript"/>
        </w:rPr>
        <w:t>(12)</w:t>
      </w:r>
      <w:r w:rsidR="00F4305D" w:rsidRPr="00537E7B">
        <w:rPr>
          <w:vertAlign w:val="superscript"/>
        </w:rPr>
        <w:fldChar w:fldCharType="end"/>
      </w:r>
      <w:r w:rsidR="00F4305D">
        <w:t>.</w:t>
      </w:r>
    </w:p>
    <w:p w14:paraId="262A2DD8" w14:textId="6D1771F7" w:rsidR="00AA599B" w:rsidRDefault="007F0FAF" w:rsidP="00AA599B">
      <w:pPr>
        <w:tabs>
          <w:tab w:val="left" w:pos="360"/>
          <w:tab w:val="left" w:pos="540"/>
        </w:tabs>
        <w:spacing w:line="480" w:lineRule="auto"/>
      </w:pPr>
      <w:r>
        <w:t>T</w:t>
      </w:r>
      <w:r w:rsidR="00210339">
        <w:t xml:space="preserve">he </w:t>
      </w:r>
      <w:r w:rsidR="00852BF2">
        <w:t>SII</w:t>
      </w:r>
      <w:r w:rsidR="00210339">
        <w:t xml:space="preserve"> </w:t>
      </w:r>
      <w:r w:rsidR="00E17BAA">
        <w:t>is</w:t>
      </w:r>
      <w:r w:rsidR="00013152">
        <w:t xml:space="preserve"> estimated </w:t>
      </w:r>
      <w:r w:rsidR="00F354A1">
        <w:t xml:space="preserve">as the </w:t>
      </w:r>
      <w:r w:rsidR="00013152">
        <w:t>gap</w:t>
      </w:r>
      <w:r w:rsidR="00537E7B">
        <w:t xml:space="preserve"> </w:t>
      </w:r>
      <w:r>
        <w:t xml:space="preserve">between the </w:t>
      </w:r>
      <w:r w:rsidR="00930828">
        <w:t xml:space="preserve">health </w:t>
      </w:r>
      <w:r>
        <w:t>of the hypothetically</w:t>
      </w:r>
      <w:r w:rsidR="00013152">
        <w:t xml:space="preserve"> worst off and </w:t>
      </w:r>
      <w:r w:rsidR="008B543E">
        <w:t xml:space="preserve">the hypothetically </w:t>
      </w:r>
      <w:proofErr w:type="gramStart"/>
      <w:r w:rsidR="00013152">
        <w:t>best off</w:t>
      </w:r>
      <w:proofErr w:type="gramEnd"/>
      <w:r w:rsidR="00876057">
        <w:t xml:space="preserve"> individual in a population</w:t>
      </w:r>
      <w:r w:rsidR="00233B68">
        <w:t xml:space="preserve">. </w:t>
      </w:r>
      <w:r w:rsidR="00930828">
        <w:t xml:space="preserve">The formal definition of </w:t>
      </w:r>
      <w:r w:rsidR="00233B68">
        <w:t xml:space="preserve">the SII is </w:t>
      </w:r>
      <w:r w:rsidR="00930828">
        <w:t xml:space="preserve">thus the </w:t>
      </w:r>
      <w:r w:rsidR="00D161F7">
        <w:t xml:space="preserve">difference </w:t>
      </w:r>
      <w:r w:rsidR="00013152">
        <w:t xml:space="preserve">between </w:t>
      </w:r>
      <w:r>
        <w:t>the regression-based extremes</w:t>
      </w:r>
      <w:r w:rsidR="00537E7B">
        <w:t xml:space="preserve"> </w:t>
      </w:r>
      <w:r w:rsidR="0016624F" w:rsidRPr="00537E7B">
        <w:rPr>
          <w:vertAlign w:val="superscript"/>
        </w:rPr>
        <w:fldChar w:fldCharType="begin"/>
      </w:r>
      <w:r w:rsidR="00552030" w:rsidRPr="00537E7B">
        <w:rPr>
          <w:vertAlign w:val="superscript"/>
        </w:rPr>
        <w:instrText xml:space="preserve"> ADDIN EN.CITE &lt;EndNote&gt;&lt;Cite&gt;&lt;Author&gt;Mackenbach&lt;/Author&gt;&lt;Year&gt;1997&lt;/Year&gt;&lt;RecNum&gt;97&lt;/RecNum&gt;&lt;DisplayText&gt;(2)&lt;/DisplayText&gt;&lt;record&gt;&lt;rec-number&gt;97&lt;/rec-number&gt;&lt;foreign-keys&gt;&lt;key app="EN" db-id="vv5vv92zi5wpvged2w9xvffd2taaxp52fdxr" timestamp="1618823500" guid="f4a27a4e-df9c-4f75-96da-bf7cf39e54e4"&gt;97&lt;/key&gt;&lt;/foreign-keys&gt;&lt;contributors&gt;&lt;authors&gt;&lt;author&gt;Mackenbach, Johan P.&lt;/author&gt;&lt;author&gt;Kunst, Anton E.&lt;/author&gt;&lt;/authors&gt;&lt;/contributors&gt;&lt;titles&gt;&lt;title&gt;Measuring the magnitude of socio-economic inequalities in health: An overview of available measures illustrated with two examples from Europe&lt;/title&gt;&lt;secondary-title&gt;Social Science and Medicine&lt;/secondary-title&gt;&lt;/titles&gt;&lt;pages&gt;757-771&lt;/pages&gt;&lt;volume&gt;44&lt;/volume&gt;&lt;dates&gt;&lt;year&gt;1997&lt;/year&gt;&lt;/dates&gt;&lt;urls&gt;&lt;/urls&gt;&lt;/record&gt;&lt;/Cite&gt;&lt;/EndNote&gt;</w:instrText>
      </w:r>
      <w:r w:rsidR="0016624F" w:rsidRPr="00537E7B">
        <w:rPr>
          <w:vertAlign w:val="superscript"/>
        </w:rPr>
        <w:fldChar w:fldCharType="separate"/>
      </w:r>
      <w:r w:rsidR="00552030" w:rsidRPr="00537E7B">
        <w:rPr>
          <w:vertAlign w:val="superscript"/>
        </w:rPr>
        <w:t>(2)</w:t>
      </w:r>
      <w:r w:rsidR="0016624F" w:rsidRPr="00537E7B">
        <w:rPr>
          <w:vertAlign w:val="superscript"/>
        </w:rPr>
        <w:fldChar w:fldCharType="end"/>
      </w:r>
      <w:r w:rsidR="002009C3">
        <w:t>:</w:t>
      </w:r>
    </w:p>
    <w:p w14:paraId="6A0370E6" w14:textId="377BFBBB" w:rsidR="00AA599B" w:rsidRDefault="008B543E" w:rsidP="00EA6C2A">
      <w:pPr>
        <w:spacing w:line="480" w:lineRule="auto"/>
      </w:pPr>
      <m:oMathPara>
        <m:oMath>
          <m:r>
            <m:rPr>
              <m:sty m:val="p"/>
            </m:rPr>
            <w:rPr>
              <w:rFonts w:ascii="Cambria Math" w:hAnsi="Cambria Math"/>
            </w:rPr>
            <m:t>SII=f(1)-f(0)</m:t>
          </m:r>
        </m:oMath>
      </m:oMathPara>
    </w:p>
    <w:p w14:paraId="73E3171E" w14:textId="7AD48441" w:rsidR="00BF5261" w:rsidRDefault="00175B46" w:rsidP="00AA599B">
      <w:pPr>
        <w:spacing w:line="480" w:lineRule="auto"/>
      </w:pPr>
      <w:r>
        <w:t xml:space="preserve">Where </w:t>
      </w:r>
      <w:r>
        <w:rPr>
          <w:i/>
          <w:iCs/>
        </w:rPr>
        <w:t xml:space="preserve">f(X) </w:t>
      </w:r>
      <w:r>
        <w:t xml:space="preserve">is the estimated health and 1 and 0 the position of the most and least privileged respectively </w:t>
      </w:r>
      <w:r w:rsidR="00CC4EF1" w:rsidRPr="00782AF6">
        <w:rPr>
          <w:vertAlign w:val="superscript"/>
        </w:rPr>
        <w:fldChar w:fldCharType="begin"/>
      </w:r>
      <w:r w:rsidR="00CC4EF1" w:rsidRPr="00782AF6">
        <w:rPr>
          <w:vertAlign w:val="superscript"/>
        </w:rPr>
        <w:instrText xml:space="preserve"> ADDIN EN.CITE &lt;EndNote&gt;&lt;Cite&gt;&lt;Author&gt;Moreno-Betancur&lt;/Author&gt;&lt;Year&gt;2015&lt;/Year&gt;&lt;RecNum&gt;157&lt;/RecNum&gt;&lt;DisplayText&gt;(13)&lt;/DisplayText&gt;&lt;record&gt;&lt;rec-number&gt;157&lt;/rec-number&gt;&lt;foreign-keys&gt;&lt;key app="EN" db-id="vv5vv92zi5wpvged2w9xvffd2taaxp52fdxr" timestamp="1618823500" guid="d00e44f1-c676-4e8b-8a05-5487b087b295"&gt;157&lt;/key&gt;&lt;/foreign-keys&gt;&lt;contributors&gt;&lt;authors&gt;&lt;author&gt;Moreno-Betancur, Margarita&lt;/author&gt;&lt;author&gt;Latouche, Aurélien&lt;/author&gt;&lt;author&gt;Menvielle, Gwenn&lt;/author&gt;&lt;author&gt;Kunst, Anton E&lt;/author&gt;&lt;author&gt;Rey, Grégoire&lt;/author&gt;&lt;/authors&gt;&lt;/contributors&gt;&lt;titles&gt;&lt;title&gt;Relative Index of Inequality and Slope Index of Inequality A Structured Regression Framework for Estimation&lt;/title&gt;&lt;secondary-title&gt;Epidemiology&lt;/secondary-title&gt;&lt;/titles&gt;&lt;periodical&gt;&lt;full-title&gt;Epidemiology&lt;/full-title&gt;&lt;/periodical&gt;&lt;pages&gt;518-527&lt;/pages&gt;&lt;volume&gt;26&lt;/volume&gt;&lt;dates&gt;&lt;year&gt;2015&lt;/year&gt;&lt;/dates&gt;&lt;isbn&gt;0000000000000&lt;/isbn&gt;&lt;urls&gt;&lt;/urls&gt;&lt;electronic-resource-num&gt;10.1097/EDE.0000000000000311&lt;/electronic-resource-num&gt;&lt;/record&gt;&lt;/Cite&gt;&lt;/EndNote&gt;</w:instrText>
      </w:r>
      <w:r w:rsidR="00CC4EF1" w:rsidRPr="00782AF6">
        <w:rPr>
          <w:vertAlign w:val="superscript"/>
        </w:rPr>
        <w:fldChar w:fldCharType="separate"/>
      </w:r>
      <w:r w:rsidR="00CC4EF1" w:rsidRPr="00782AF6">
        <w:rPr>
          <w:noProof/>
          <w:vertAlign w:val="superscript"/>
        </w:rPr>
        <w:t>(13)</w:t>
      </w:r>
      <w:r w:rsidR="00CC4EF1" w:rsidRPr="00782AF6">
        <w:rPr>
          <w:vertAlign w:val="superscript"/>
        </w:rPr>
        <w:fldChar w:fldCharType="end"/>
      </w:r>
      <w:r w:rsidR="00CC4EF1">
        <w:t xml:space="preserve">. </w:t>
      </w:r>
      <w:r w:rsidR="00635CFA">
        <w:t xml:space="preserve">When the outcome is undesirable (ill health) </w:t>
      </w:r>
      <w:r w:rsidR="00930828">
        <w:t>the SII</w:t>
      </w:r>
      <w:r w:rsidR="00BF65D8">
        <w:t xml:space="preserve"> would reflect </w:t>
      </w:r>
      <w:r w:rsidR="002A2416">
        <w:t xml:space="preserve">the excess risk </w:t>
      </w:r>
      <w:r w:rsidR="00635CFA">
        <w:t>from</w:t>
      </w:r>
      <w:r w:rsidR="002A2416">
        <w:t xml:space="preserve"> being exposed </w:t>
      </w:r>
      <w:r w:rsidR="00BF65D8">
        <w:t xml:space="preserve">(to </w:t>
      </w:r>
      <w:r w:rsidR="00635CFA">
        <w:t xml:space="preserve">the </w:t>
      </w:r>
      <w:r w:rsidR="00BF65D8">
        <w:t>low</w:t>
      </w:r>
      <w:r w:rsidR="00635CFA">
        <w:t>est</w:t>
      </w:r>
      <w:r w:rsidR="00BF65D8">
        <w:t xml:space="preserve"> income)</w:t>
      </w:r>
      <w:r w:rsidR="00782AF6">
        <w:t xml:space="preserve"> </w:t>
      </w:r>
      <w:r w:rsidR="002A2416" w:rsidRPr="00782AF6">
        <w:rPr>
          <w:vertAlign w:val="superscript"/>
        </w:rPr>
        <w:fldChar w:fldCharType="begin"/>
      </w:r>
      <w:r w:rsidR="003642C3" w:rsidRPr="00782AF6">
        <w:rPr>
          <w:vertAlign w:val="superscript"/>
        </w:rPr>
        <w:instrText xml:space="preserve"> ADDIN EN.CITE &lt;EndNote&gt;&lt;Cite&gt;&lt;Author&gt;Moreno-Betancur&lt;/Author&gt;&lt;Year&gt;2015&lt;/Year&gt;&lt;RecNum&gt;157&lt;/RecNum&gt;&lt;DisplayText&gt;(13)&lt;/DisplayText&gt;&lt;record&gt;&lt;rec-number&gt;157&lt;/rec-number&gt;&lt;foreign-keys&gt;&lt;key app="EN" db-id="vv5vv92zi5wpvged2w9xvffd2taaxp52fdxr" timestamp="1618823500" guid="d00e44f1-c676-4e8b-8a05-5487b087b295"&gt;157&lt;/key&gt;&lt;/foreign-keys&gt;&lt;contributors&gt;&lt;authors&gt;&lt;author&gt;Moreno-Betancur, Margarita&lt;/author&gt;&lt;author&gt;Latouche, Aurélien&lt;/author&gt;&lt;author&gt;Menvielle, Gwenn&lt;/author&gt;&lt;author&gt;Kunst, Anton E&lt;/author&gt;&lt;author&gt;Rey, Grégoire&lt;/author&gt;&lt;/authors&gt;&lt;/contributors&gt;&lt;titles&gt;&lt;title&gt;Relative Index of Inequality and Slope Index of Inequality A Structured Regression Framework for Estimation&lt;/title&gt;&lt;secondary-title&gt;Epidemiology&lt;/secondary-title&gt;&lt;/titles&gt;&lt;periodical&gt;&lt;full-title&gt;Epidemiology&lt;/full-title&gt;&lt;/periodical&gt;&lt;pages&gt;518-527&lt;/pages&gt;&lt;volume&gt;26&lt;/volume&gt;&lt;dates&gt;&lt;year&gt;2015&lt;/year&gt;&lt;/dates&gt;&lt;isbn&gt;0000000000000&lt;/isbn&gt;&lt;urls&gt;&lt;/urls&gt;&lt;electronic-resource-num&gt;10.1097/EDE.0000000000000311&lt;/electronic-resource-num&gt;&lt;/record&gt;&lt;/Cite&gt;&lt;/EndNote&gt;</w:instrText>
      </w:r>
      <w:r w:rsidR="002A2416" w:rsidRPr="00782AF6">
        <w:rPr>
          <w:vertAlign w:val="superscript"/>
        </w:rPr>
        <w:fldChar w:fldCharType="separate"/>
      </w:r>
      <w:r w:rsidR="003642C3" w:rsidRPr="00782AF6">
        <w:rPr>
          <w:noProof/>
          <w:vertAlign w:val="superscript"/>
        </w:rPr>
        <w:t>(13)</w:t>
      </w:r>
      <w:r w:rsidR="002A2416" w:rsidRPr="00782AF6">
        <w:rPr>
          <w:vertAlign w:val="superscript"/>
        </w:rPr>
        <w:fldChar w:fldCharType="end"/>
      </w:r>
      <w:r w:rsidR="002A2416">
        <w:t xml:space="preserve">. </w:t>
      </w:r>
    </w:p>
    <w:p w14:paraId="146BC2D4" w14:textId="45E2ABBF" w:rsidR="00AA599B" w:rsidRDefault="002009C3" w:rsidP="00AA599B">
      <w:pPr>
        <w:spacing w:line="480" w:lineRule="auto"/>
      </w:pPr>
      <w:r>
        <w:lastRenderedPageBreak/>
        <w:t>The relative counterpart to the SII is the RII</w:t>
      </w:r>
      <w:r w:rsidR="00E80D5C">
        <w:t xml:space="preserve"> which, based on the same regression</w:t>
      </w:r>
      <w:r w:rsidR="00635CFA">
        <w:t>,</w:t>
      </w:r>
      <w:r w:rsidR="00E80D5C">
        <w:t xml:space="preserve"> is </w:t>
      </w:r>
      <w:r>
        <w:t xml:space="preserve">the ratio between </w:t>
      </w:r>
      <w:r w:rsidR="00E80D5C">
        <w:t>the</w:t>
      </w:r>
      <w:r>
        <w:t xml:space="preserve"> extremes:</w:t>
      </w:r>
    </w:p>
    <w:p w14:paraId="5CE1C43E" w14:textId="23E39B3A" w:rsidR="00AA599B" w:rsidRDefault="002009C3" w:rsidP="00EA6C2A">
      <w:pPr>
        <w:spacing w:line="480" w:lineRule="auto"/>
      </w:pPr>
      <m:oMathPara>
        <m:oMath>
          <m:r>
            <w:rPr>
              <w:rFonts w:ascii="Cambria Math" w:hAnsi="Cambria Math"/>
            </w:rPr>
            <m:t>RII=</m:t>
          </m:r>
          <m:f>
            <m:fPr>
              <m:ctrlPr>
                <w:rPr>
                  <w:rFonts w:ascii="Cambria Math" w:hAnsi="Cambria Math"/>
                  <w:i/>
                </w:rPr>
              </m:ctrlPr>
            </m:fPr>
            <m:num>
              <m:r>
                <w:rPr>
                  <w:rFonts w:ascii="Cambria Math" w:hAnsi="Cambria Math"/>
                </w:rPr>
                <m:t>f(1)</m:t>
              </m:r>
            </m:num>
            <m:den>
              <m:r>
                <w:rPr>
                  <w:rFonts w:ascii="Cambria Math" w:hAnsi="Cambria Math"/>
                </w:rPr>
                <m:t>f(0)</m:t>
              </m:r>
            </m:den>
          </m:f>
        </m:oMath>
      </m:oMathPara>
    </w:p>
    <w:p w14:paraId="553796E9" w14:textId="62F0CFFE" w:rsidR="00097A0F" w:rsidRDefault="00635CFA" w:rsidP="00EA6C2A">
      <w:pPr>
        <w:spacing w:line="480" w:lineRule="auto"/>
      </w:pPr>
      <w:r>
        <w:t>Parallel to the SII</w:t>
      </w:r>
      <w:r w:rsidR="00EA6C2A">
        <w:t>,</w:t>
      </w:r>
      <w:r>
        <w:t xml:space="preserve"> the </w:t>
      </w:r>
      <w:r w:rsidR="008048F2">
        <w:t xml:space="preserve">RII </w:t>
      </w:r>
      <w:r>
        <w:t>can be</w:t>
      </w:r>
      <w:r w:rsidR="00810258">
        <w:t xml:space="preserve"> interpreted as</w:t>
      </w:r>
      <w:r w:rsidR="008048F2">
        <w:t xml:space="preserve"> analogous to the relative risk </w:t>
      </w:r>
      <w:r w:rsidR="000A7657" w:rsidRPr="00782AF6">
        <w:rPr>
          <w:vertAlign w:val="superscript"/>
        </w:rPr>
        <w:fldChar w:fldCharType="begin"/>
      </w:r>
      <w:r w:rsidR="00552030" w:rsidRPr="00782AF6">
        <w:rPr>
          <w:vertAlign w:val="superscript"/>
        </w:rPr>
        <w:instrText xml:space="preserve"> ADDIN EN.CITE &lt;EndNote&gt;&lt;Cite&gt;&lt;Author&gt;Low&lt;/Author&gt;&lt;Year&gt;2004&lt;/Year&gt;&lt;RecNum&gt;112&lt;/RecNum&gt;&lt;DisplayText&gt;(2, 3)&lt;/DisplayText&gt;&lt;record&gt;&lt;rec-number&gt;112&lt;/rec-number&gt;&lt;foreign-keys&gt;&lt;key app="EN" db-id="vv5vv92zi5wpvged2w9xvffd2taaxp52fdxr" timestamp="1618823500" guid="672d9fec-4fa4-42e4-94a1-32919dcf35b3"&gt;112&lt;/key&gt;&lt;/foreign-keys&gt;&lt;contributors&gt;&lt;authors&gt;&lt;author&gt;Low, Anne&lt;/author&gt;&lt;author&gt;Low, Allan&lt;/author&gt;&lt;/authors&gt;&lt;/contributors&gt;&lt;titles&gt;&lt;title&gt;Measuring the gap: Quantifying and comparing local health inequalities&lt;/title&gt;&lt;secondary-title&gt;Journal of Public Health&lt;/secondary-title&gt;&lt;/titles&gt;&lt;pages&gt;388-395&lt;/pages&gt;&lt;volume&gt;26&lt;/volume&gt;&lt;keywords&gt;&lt;keyword&gt;Equity&lt;/keyword&gt;&lt;keyword&gt;Health inequalities&lt;/keyword&gt;&lt;keyword&gt;Measurement&lt;/keyword&gt;&lt;keyword&gt;Relative gaps&lt;/keyword&gt;&lt;/keywords&gt;&lt;dates&gt;&lt;year&gt;2004&lt;/year&gt;&lt;/dates&gt;&lt;urls&gt;&lt;/urls&gt;&lt;electronic-resource-num&gt;10.1093/pubmed/fdh175&lt;/electronic-resource-num&gt;&lt;/record&gt;&lt;/Cite&gt;&lt;Cite&gt;&lt;Author&gt;Mackenbach&lt;/Author&gt;&lt;Year&gt;1997&lt;/Year&gt;&lt;RecNum&gt;97&lt;/RecNum&gt;&lt;record&gt;&lt;rec-number&gt;97&lt;/rec-number&gt;&lt;foreign-keys&gt;&lt;key app="EN" db-id="vv5vv92zi5wpvged2w9xvffd2taaxp52fdxr" timestamp="1618823500" guid="f4a27a4e-df9c-4f75-96da-bf7cf39e54e4"&gt;97&lt;/key&gt;&lt;/foreign-keys&gt;&lt;contributors&gt;&lt;authors&gt;&lt;author&gt;Mackenbach, Johan P.&lt;/author&gt;&lt;author&gt;Kunst, Anton E.&lt;/author&gt;&lt;/authors&gt;&lt;/contributors&gt;&lt;titles&gt;&lt;title&gt;Measuring the magnitude of socio-economic inequalities in health: An overview of available measures illustrated with two examples from Europe&lt;/title&gt;&lt;secondary-title&gt;Social Science and Medicine&lt;/secondary-title&gt;&lt;/titles&gt;&lt;pages&gt;757-771&lt;/pages&gt;&lt;volume&gt;44&lt;/volume&gt;&lt;dates&gt;&lt;year&gt;1997&lt;/year&gt;&lt;/dates&gt;&lt;urls&gt;&lt;/urls&gt;&lt;/record&gt;&lt;/Cite&gt;&lt;/EndNote&gt;</w:instrText>
      </w:r>
      <w:r w:rsidR="000A7657" w:rsidRPr="00782AF6">
        <w:rPr>
          <w:vertAlign w:val="superscript"/>
        </w:rPr>
        <w:fldChar w:fldCharType="separate"/>
      </w:r>
      <w:r w:rsidR="00552030" w:rsidRPr="00782AF6">
        <w:rPr>
          <w:noProof/>
          <w:vertAlign w:val="superscript"/>
        </w:rPr>
        <w:t>(2, 3)</w:t>
      </w:r>
      <w:r w:rsidR="000A7657" w:rsidRPr="00782AF6">
        <w:rPr>
          <w:vertAlign w:val="superscript"/>
        </w:rPr>
        <w:fldChar w:fldCharType="end"/>
      </w:r>
      <w:r w:rsidR="000A7657">
        <w:t>.</w:t>
      </w:r>
      <w:r w:rsidR="00EA6C2A">
        <w:t xml:space="preserve"> </w:t>
      </w:r>
      <w:r w:rsidR="007A3646">
        <w:t>The</w:t>
      </w:r>
      <w:r w:rsidR="001A3954">
        <w:t xml:space="preserve"> size</w:t>
      </w:r>
      <w:r w:rsidR="00CF1C28">
        <w:t xml:space="preserve"> and sign</w:t>
      </w:r>
      <w:r w:rsidR="001A3954">
        <w:t xml:space="preserve"> of both the</w:t>
      </w:r>
      <w:r w:rsidR="007A3646">
        <w:t xml:space="preserve"> SII and RII </w:t>
      </w:r>
      <w:r w:rsidR="00773F57">
        <w:t xml:space="preserve">are not confined within a fixed range but </w:t>
      </w:r>
      <w:r w:rsidR="00EA6C2A">
        <w:t xml:space="preserve">are </w:t>
      </w:r>
      <w:r w:rsidR="001A3954">
        <w:t>determined by the range</w:t>
      </w:r>
      <w:r w:rsidR="00CF1C28">
        <w:t xml:space="preserve"> and definition</w:t>
      </w:r>
      <w:r w:rsidR="001A3954">
        <w:t xml:space="preserve"> of </w:t>
      </w:r>
      <w:r w:rsidR="00782AF6">
        <w:t>h</w:t>
      </w:r>
      <w:r w:rsidR="00CF1C28">
        <w:t>ealth</w:t>
      </w:r>
      <w:r w:rsidR="00782AF6">
        <w:t>/ill health</w:t>
      </w:r>
      <w:r w:rsidR="001A3954">
        <w:t>.</w:t>
      </w:r>
      <w:r w:rsidR="00D0440A">
        <w:t xml:space="preserve"> </w:t>
      </w:r>
      <w:r w:rsidR="001A3954">
        <w:t xml:space="preserve"> </w:t>
      </w:r>
    </w:p>
    <w:p w14:paraId="729D768E" w14:textId="77777777" w:rsidR="00097A0F" w:rsidRPr="00097A0F" w:rsidRDefault="00097A0F" w:rsidP="00F45F29">
      <w:pPr>
        <w:spacing w:line="480" w:lineRule="auto"/>
      </w:pPr>
    </w:p>
    <w:p w14:paraId="294C8757" w14:textId="77777777" w:rsidR="00BF65D8" w:rsidRDefault="00BF65D8" w:rsidP="00827A1A">
      <w:pPr>
        <w:spacing w:line="480" w:lineRule="auto"/>
        <w:rPr>
          <w:b/>
          <w:bCs/>
          <w:lang w:val="en-US"/>
        </w:rPr>
      </w:pPr>
      <w:r>
        <w:rPr>
          <w:b/>
          <w:bCs/>
          <w:lang w:val="en-US"/>
        </w:rPr>
        <w:br w:type="page"/>
      </w:r>
    </w:p>
    <w:p w14:paraId="7C3AFB96" w14:textId="3C79D77C" w:rsidR="002A2416" w:rsidRPr="0085229B" w:rsidRDefault="0085229B" w:rsidP="00827A1A">
      <w:pPr>
        <w:spacing w:line="480" w:lineRule="auto"/>
        <w:ind w:left="720" w:hanging="720"/>
        <w:rPr>
          <w:b/>
          <w:bCs/>
          <w:lang w:val="en-US"/>
        </w:rPr>
      </w:pPr>
      <w:r w:rsidRPr="0085229B">
        <w:rPr>
          <w:b/>
          <w:bCs/>
          <w:lang w:val="en-US"/>
        </w:rPr>
        <w:lastRenderedPageBreak/>
        <w:t>References</w:t>
      </w:r>
    </w:p>
    <w:p w14:paraId="38D8811A" w14:textId="77777777" w:rsidR="00782AF6" w:rsidRPr="00782AF6" w:rsidRDefault="002A2416" w:rsidP="00827A1A">
      <w:pPr>
        <w:pStyle w:val="EndNoteBibliography"/>
        <w:ind w:left="720" w:hanging="720"/>
        <w:rPr>
          <w:noProof/>
        </w:rPr>
      </w:pPr>
      <w:r w:rsidRPr="0085229B">
        <w:fldChar w:fldCharType="begin"/>
      </w:r>
      <w:r w:rsidRPr="0085229B">
        <w:instrText xml:space="preserve"> ADDIN EN.REFLIST </w:instrText>
      </w:r>
      <w:r w:rsidRPr="0085229B">
        <w:fldChar w:fldCharType="separate"/>
      </w:r>
      <w:r w:rsidR="00782AF6" w:rsidRPr="00782AF6">
        <w:rPr>
          <w:noProof/>
        </w:rPr>
        <w:t>1.</w:t>
      </w:r>
      <w:r w:rsidR="00782AF6" w:rsidRPr="00782AF6">
        <w:rPr>
          <w:noProof/>
        </w:rPr>
        <w:tab/>
        <w:t>Wagstaff A, Paci P, Doorslaer EV. On the measurement of inequalities in health. Social Science &amp; Medicine1991. p. 545-57.</w:t>
      </w:r>
    </w:p>
    <w:p w14:paraId="68F1EE33" w14:textId="77777777" w:rsidR="00782AF6" w:rsidRPr="00782AF6" w:rsidRDefault="00782AF6" w:rsidP="00827A1A">
      <w:pPr>
        <w:pStyle w:val="EndNoteBibliography"/>
        <w:ind w:left="720" w:hanging="720"/>
        <w:rPr>
          <w:noProof/>
        </w:rPr>
      </w:pPr>
      <w:r w:rsidRPr="00782AF6">
        <w:rPr>
          <w:noProof/>
        </w:rPr>
        <w:t>2.</w:t>
      </w:r>
      <w:r w:rsidRPr="00782AF6">
        <w:rPr>
          <w:noProof/>
        </w:rPr>
        <w:tab/>
        <w:t>Mackenbach JP, Kunst AE. Measuring the magnitude of socio-economic inequalities in health: An overview of available measures illustrated with two examples from Europe. Social Science and Medicine1997. p. 757-71.</w:t>
      </w:r>
    </w:p>
    <w:p w14:paraId="13FE2863" w14:textId="77777777" w:rsidR="00782AF6" w:rsidRPr="00782AF6" w:rsidRDefault="00782AF6" w:rsidP="00827A1A">
      <w:pPr>
        <w:pStyle w:val="EndNoteBibliography"/>
        <w:ind w:left="720" w:hanging="720"/>
        <w:rPr>
          <w:noProof/>
        </w:rPr>
      </w:pPr>
      <w:r w:rsidRPr="00782AF6">
        <w:rPr>
          <w:noProof/>
        </w:rPr>
        <w:t>3.</w:t>
      </w:r>
      <w:r w:rsidRPr="00782AF6">
        <w:rPr>
          <w:noProof/>
        </w:rPr>
        <w:tab/>
        <w:t>Low A, Low A. Measuring the gap: Quantifying and comparing local health inequalities. Journal of Public Health2004. p. 388-95.</w:t>
      </w:r>
    </w:p>
    <w:p w14:paraId="748F248B" w14:textId="77777777" w:rsidR="00782AF6" w:rsidRPr="00782AF6" w:rsidRDefault="00782AF6" w:rsidP="00827A1A">
      <w:pPr>
        <w:pStyle w:val="EndNoteBibliography"/>
        <w:ind w:left="720" w:hanging="720"/>
        <w:rPr>
          <w:noProof/>
        </w:rPr>
      </w:pPr>
      <w:r w:rsidRPr="00782AF6">
        <w:rPr>
          <w:noProof/>
        </w:rPr>
        <w:t>4.</w:t>
      </w:r>
      <w:r w:rsidRPr="00782AF6">
        <w:rPr>
          <w:noProof/>
        </w:rPr>
        <w:tab/>
        <w:t>Asada Y. On the Choice of Absolute or Relative Inequality Measures. The Milbank quarterly2010. p. 616-22.</w:t>
      </w:r>
    </w:p>
    <w:p w14:paraId="06D5EFC0" w14:textId="77777777" w:rsidR="00782AF6" w:rsidRPr="00782AF6" w:rsidRDefault="00782AF6" w:rsidP="00827A1A">
      <w:pPr>
        <w:pStyle w:val="EndNoteBibliography"/>
        <w:ind w:left="720" w:hanging="720"/>
        <w:rPr>
          <w:noProof/>
        </w:rPr>
      </w:pPr>
      <w:r w:rsidRPr="00782AF6">
        <w:rPr>
          <w:noProof/>
        </w:rPr>
        <w:t>5.</w:t>
      </w:r>
      <w:r w:rsidRPr="00782AF6">
        <w:rPr>
          <w:noProof/>
        </w:rPr>
        <w:tab/>
        <w:t>Kjellsson G, Gerdtham U-g, Petrie D. Lies, Damned Lies, and Health Inequality Measurements. Epidemiology2015. p. 673-80.</w:t>
      </w:r>
    </w:p>
    <w:p w14:paraId="161750D7" w14:textId="77777777" w:rsidR="00782AF6" w:rsidRPr="00782AF6" w:rsidRDefault="00782AF6" w:rsidP="00827A1A">
      <w:pPr>
        <w:pStyle w:val="EndNoteBibliography"/>
        <w:ind w:left="720" w:hanging="720"/>
        <w:rPr>
          <w:noProof/>
        </w:rPr>
      </w:pPr>
      <w:r w:rsidRPr="00782AF6">
        <w:rPr>
          <w:noProof/>
        </w:rPr>
        <w:t>6.</w:t>
      </w:r>
      <w:r w:rsidRPr="00782AF6">
        <w:rPr>
          <w:noProof/>
        </w:rPr>
        <w:tab/>
        <w:t>Harper SAM, King NB, Stephen C, Reichman ME, Western C, Cancer N. Implicit Value Judgments in the Measurement of Health Inequalities. Milbank quarterly. 2010;88(1):4-29.</w:t>
      </w:r>
    </w:p>
    <w:p w14:paraId="64D3C7DE" w14:textId="77777777" w:rsidR="00782AF6" w:rsidRPr="00782AF6" w:rsidRDefault="00782AF6" w:rsidP="00827A1A">
      <w:pPr>
        <w:pStyle w:val="EndNoteBibliography"/>
        <w:ind w:left="720" w:hanging="720"/>
        <w:rPr>
          <w:noProof/>
        </w:rPr>
      </w:pPr>
      <w:r w:rsidRPr="00782AF6">
        <w:rPr>
          <w:noProof/>
        </w:rPr>
        <w:t>7.</w:t>
      </w:r>
      <w:r w:rsidRPr="00782AF6">
        <w:rPr>
          <w:noProof/>
        </w:rPr>
        <w:tab/>
        <w:t>Kakwani NC. Measurement of Tax Progressivity: An International Comparison. Economic Journal. 1977;87(345):71-80.</w:t>
      </w:r>
    </w:p>
    <w:p w14:paraId="2112C73E" w14:textId="77777777" w:rsidR="00782AF6" w:rsidRPr="00782AF6" w:rsidRDefault="00782AF6" w:rsidP="00827A1A">
      <w:pPr>
        <w:pStyle w:val="EndNoteBibliography"/>
        <w:ind w:left="720" w:hanging="720"/>
        <w:rPr>
          <w:noProof/>
        </w:rPr>
      </w:pPr>
      <w:r w:rsidRPr="00782AF6">
        <w:rPr>
          <w:noProof/>
        </w:rPr>
        <w:t>8.</w:t>
      </w:r>
      <w:r w:rsidRPr="00782AF6">
        <w:rPr>
          <w:noProof/>
        </w:rPr>
        <w:tab/>
        <w:t>O'Donnell O, van Doorslaer E, Wagstaff A, Lindelow M. Analyzing Health Equity Using Household Survey Data. Washington, DC: World Bank Institute; 2008.</w:t>
      </w:r>
    </w:p>
    <w:p w14:paraId="4B1B57F0" w14:textId="77777777" w:rsidR="00782AF6" w:rsidRPr="00782AF6" w:rsidRDefault="00782AF6" w:rsidP="00827A1A">
      <w:pPr>
        <w:pStyle w:val="EndNoteBibliography"/>
        <w:ind w:left="720" w:hanging="720"/>
        <w:rPr>
          <w:noProof/>
        </w:rPr>
      </w:pPr>
      <w:r w:rsidRPr="00782AF6">
        <w:rPr>
          <w:noProof/>
        </w:rPr>
        <w:t>9.</w:t>
      </w:r>
      <w:r w:rsidRPr="00782AF6">
        <w:rPr>
          <w:noProof/>
        </w:rPr>
        <w:tab/>
        <w:t>Erreygers G, Ourti TV. Measuring socioeconomic inequality in health , health care and health financing by means of rank-dependent indices : A recipe for good practice. Journal of Health Economics: Elsevier B.V.; 2011. p. 685-94.</w:t>
      </w:r>
    </w:p>
    <w:p w14:paraId="4D7083F8" w14:textId="77777777" w:rsidR="00782AF6" w:rsidRPr="00D80A84" w:rsidRDefault="00782AF6" w:rsidP="00827A1A">
      <w:pPr>
        <w:pStyle w:val="EndNoteBibliography"/>
        <w:ind w:left="720" w:hanging="720"/>
        <w:rPr>
          <w:noProof/>
          <w:lang w:val="da-DK"/>
        </w:rPr>
      </w:pPr>
      <w:r w:rsidRPr="00782AF6">
        <w:rPr>
          <w:noProof/>
        </w:rPr>
        <w:t>10.</w:t>
      </w:r>
      <w:r w:rsidRPr="00782AF6">
        <w:rPr>
          <w:noProof/>
        </w:rPr>
        <w:tab/>
        <w:t xml:space="preserve">O’Donnell O, O’Neill S, Van Ourti T, Walsh B. conindex: Estimation of concentration indices. </w:t>
      </w:r>
      <w:r w:rsidRPr="00D80A84">
        <w:rPr>
          <w:noProof/>
          <w:lang w:val="da-DK"/>
        </w:rPr>
        <w:t>Stata Journal2016. p. 112-38.</w:t>
      </w:r>
    </w:p>
    <w:p w14:paraId="277F6F8B" w14:textId="77777777" w:rsidR="00782AF6" w:rsidRPr="00782AF6" w:rsidRDefault="00782AF6" w:rsidP="00827A1A">
      <w:pPr>
        <w:pStyle w:val="EndNoteBibliography"/>
        <w:ind w:left="720" w:hanging="720"/>
        <w:rPr>
          <w:noProof/>
        </w:rPr>
      </w:pPr>
      <w:r w:rsidRPr="00D80A84">
        <w:rPr>
          <w:noProof/>
          <w:lang w:val="da-DK"/>
        </w:rPr>
        <w:lastRenderedPageBreak/>
        <w:t>11.</w:t>
      </w:r>
      <w:r w:rsidRPr="00D80A84">
        <w:rPr>
          <w:noProof/>
          <w:lang w:val="da-DK"/>
        </w:rPr>
        <w:tab/>
        <w:t xml:space="preserve">Khang Y-h, Lim D, Kang H-y, Chang Y, Bahk J, Kim I, et al. </w:t>
      </w:r>
      <w:r w:rsidRPr="00782AF6">
        <w:rPr>
          <w:noProof/>
        </w:rPr>
        <w:t>A publicly well-accepted measure versus an academically desirable measure of health inequality : cross- sectional comparison of the difference between income quintiles with the slope index of inequality. 2019. p. 1-7.</w:t>
      </w:r>
    </w:p>
    <w:p w14:paraId="5A7987F9" w14:textId="77777777" w:rsidR="00782AF6" w:rsidRPr="00782AF6" w:rsidRDefault="00782AF6" w:rsidP="00827A1A">
      <w:pPr>
        <w:pStyle w:val="EndNoteBibliography"/>
        <w:ind w:left="720" w:hanging="720"/>
        <w:rPr>
          <w:noProof/>
        </w:rPr>
      </w:pPr>
      <w:r w:rsidRPr="00782AF6">
        <w:rPr>
          <w:noProof/>
        </w:rPr>
        <w:t>12.</w:t>
      </w:r>
      <w:r w:rsidRPr="00782AF6">
        <w:rPr>
          <w:noProof/>
        </w:rPr>
        <w:tab/>
        <w:t>Pamuk ER. Social Class Inequality in Mortality from 1921 to 1972 in England and Wales. Population Studies. 1985;39(1):17-31.</w:t>
      </w:r>
    </w:p>
    <w:p w14:paraId="1F9657AC" w14:textId="77777777" w:rsidR="00782AF6" w:rsidRPr="00782AF6" w:rsidRDefault="00782AF6" w:rsidP="00827A1A">
      <w:pPr>
        <w:pStyle w:val="EndNoteBibliography"/>
        <w:ind w:left="720" w:hanging="720"/>
        <w:rPr>
          <w:noProof/>
        </w:rPr>
      </w:pPr>
      <w:r w:rsidRPr="00782AF6">
        <w:rPr>
          <w:noProof/>
        </w:rPr>
        <w:t>13.</w:t>
      </w:r>
      <w:r w:rsidRPr="00782AF6">
        <w:rPr>
          <w:noProof/>
        </w:rPr>
        <w:tab/>
        <w:t>Moreno-Betancur M, Latouche A, Menvielle G, Kunst AE, Rey G. Relative Index of Inequality and Slope Index of Inequality A Structured Regression Framework for Estimation. Epidemiology2015. p. 518-27.</w:t>
      </w:r>
    </w:p>
    <w:p w14:paraId="713169D6" w14:textId="74C5D12D" w:rsidR="00210339" w:rsidRDefault="002A2416" w:rsidP="00827A1A">
      <w:pPr>
        <w:spacing w:line="480" w:lineRule="auto"/>
        <w:ind w:left="720" w:hanging="720"/>
      </w:pPr>
      <w:r w:rsidRPr="0085229B">
        <w:fldChar w:fldCharType="end"/>
      </w:r>
    </w:p>
    <w:p w14:paraId="63F6AD6C" w14:textId="1191201D" w:rsidR="00827A1A" w:rsidRPr="00827A1A" w:rsidRDefault="00827A1A" w:rsidP="00827A1A"/>
    <w:p w14:paraId="0789BB13" w14:textId="49DA86C4" w:rsidR="00827A1A" w:rsidRPr="00827A1A" w:rsidRDefault="00827A1A" w:rsidP="00827A1A"/>
    <w:p w14:paraId="5F70F640" w14:textId="0BA3E86B" w:rsidR="00827A1A" w:rsidRPr="00827A1A" w:rsidRDefault="00827A1A" w:rsidP="00827A1A"/>
    <w:p w14:paraId="2A180B51" w14:textId="7776EFF9" w:rsidR="00827A1A" w:rsidRPr="00827A1A" w:rsidRDefault="00827A1A" w:rsidP="00827A1A"/>
    <w:p w14:paraId="28E12396" w14:textId="601EFC58" w:rsidR="00827A1A" w:rsidRPr="00827A1A" w:rsidRDefault="00827A1A" w:rsidP="00827A1A"/>
    <w:p w14:paraId="1FC3A76B" w14:textId="2FFA797B" w:rsidR="00827A1A" w:rsidRPr="00827A1A" w:rsidRDefault="00827A1A" w:rsidP="00827A1A"/>
    <w:p w14:paraId="371333B5" w14:textId="76B3804A" w:rsidR="00827A1A" w:rsidRPr="00827A1A" w:rsidRDefault="00827A1A" w:rsidP="00827A1A"/>
    <w:p w14:paraId="5F4D9968" w14:textId="3F0314CE" w:rsidR="00827A1A" w:rsidRPr="00827A1A" w:rsidRDefault="00827A1A" w:rsidP="00827A1A"/>
    <w:p w14:paraId="7441FD7F" w14:textId="22A6E919" w:rsidR="00827A1A" w:rsidRPr="00827A1A" w:rsidRDefault="00827A1A" w:rsidP="00827A1A"/>
    <w:p w14:paraId="78493693" w14:textId="4A4E6537" w:rsidR="00827A1A" w:rsidRDefault="00827A1A" w:rsidP="00827A1A">
      <w:pPr>
        <w:jc w:val="center"/>
      </w:pPr>
    </w:p>
    <w:p w14:paraId="3C8DD99B" w14:textId="28E1D4FE" w:rsidR="00D80A84" w:rsidRDefault="00D80A84" w:rsidP="00827A1A">
      <w:pPr>
        <w:jc w:val="center"/>
      </w:pPr>
    </w:p>
    <w:p w14:paraId="7AB4EB43" w14:textId="09B26520" w:rsidR="00D80A84" w:rsidRDefault="00D80A84" w:rsidP="00827A1A">
      <w:pPr>
        <w:jc w:val="center"/>
      </w:pPr>
    </w:p>
    <w:p w14:paraId="1BDE32CD" w14:textId="364FA276" w:rsidR="00D80A84" w:rsidRDefault="00D80A84" w:rsidP="00827A1A">
      <w:pPr>
        <w:jc w:val="center"/>
      </w:pPr>
    </w:p>
    <w:p w14:paraId="2818675B" w14:textId="4B41C368" w:rsidR="00D80A84" w:rsidRDefault="00D80A84" w:rsidP="00827A1A">
      <w:pPr>
        <w:jc w:val="center"/>
      </w:pPr>
    </w:p>
    <w:p w14:paraId="34F25336" w14:textId="4F6EFDB5" w:rsidR="00D80A84" w:rsidRDefault="00D80A84" w:rsidP="00827A1A">
      <w:pPr>
        <w:jc w:val="center"/>
      </w:pPr>
    </w:p>
    <w:p w14:paraId="7007E058" w14:textId="793676C4" w:rsidR="00D80A84" w:rsidRDefault="00D80A84" w:rsidP="00827A1A">
      <w:pPr>
        <w:jc w:val="center"/>
      </w:pPr>
    </w:p>
    <w:p w14:paraId="39774580" w14:textId="2FB20290" w:rsidR="00D80A84" w:rsidRDefault="00D80A84" w:rsidP="00827A1A">
      <w:pPr>
        <w:jc w:val="center"/>
      </w:pPr>
    </w:p>
    <w:p w14:paraId="5B191797" w14:textId="6CAAEE6B" w:rsidR="00D80A84" w:rsidRDefault="00D80A84" w:rsidP="00827A1A">
      <w:pPr>
        <w:jc w:val="center"/>
      </w:pPr>
    </w:p>
    <w:p w14:paraId="748974A8" w14:textId="584D3F8D" w:rsidR="00D80A84" w:rsidRDefault="00D80A84" w:rsidP="00827A1A">
      <w:pPr>
        <w:jc w:val="center"/>
      </w:pPr>
    </w:p>
    <w:p w14:paraId="268BDB11" w14:textId="5E5FE2A8" w:rsidR="00D80A84" w:rsidRDefault="00D80A84" w:rsidP="00827A1A">
      <w:pPr>
        <w:jc w:val="center"/>
      </w:pPr>
    </w:p>
    <w:p w14:paraId="1F872BD0" w14:textId="1FA889CE" w:rsidR="00D80A84" w:rsidRDefault="00D80A84" w:rsidP="00827A1A">
      <w:pPr>
        <w:jc w:val="center"/>
      </w:pPr>
    </w:p>
    <w:p w14:paraId="1FBB6301" w14:textId="72D1D58F" w:rsidR="00D80A84" w:rsidRDefault="00D80A84" w:rsidP="00827A1A">
      <w:pPr>
        <w:jc w:val="center"/>
      </w:pPr>
    </w:p>
    <w:p w14:paraId="76FAB1A0" w14:textId="0A7D4FDF" w:rsidR="00D80A84" w:rsidRDefault="00D80A84" w:rsidP="00827A1A">
      <w:pPr>
        <w:jc w:val="center"/>
      </w:pPr>
    </w:p>
    <w:p w14:paraId="046DE486" w14:textId="06E4993D" w:rsidR="00D80A84" w:rsidRDefault="00D80A84" w:rsidP="00827A1A">
      <w:pPr>
        <w:jc w:val="center"/>
      </w:pPr>
    </w:p>
    <w:p w14:paraId="0AD76140" w14:textId="03BA8E8C" w:rsidR="00D80A84" w:rsidRDefault="00D80A84" w:rsidP="00827A1A">
      <w:pPr>
        <w:jc w:val="center"/>
      </w:pPr>
    </w:p>
    <w:p w14:paraId="26FB507A" w14:textId="124B13F7" w:rsidR="00D80A84" w:rsidRDefault="00D80A84" w:rsidP="00827A1A">
      <w:pPr>
        <w:jc w:val="center"/>
      </w:pPr>
    </w:p>
    <w:p w14:paraId="6549B4AF" w14:textId="57A58220" w:rsidR="00D80A84" w:rsidRDefault="00D80A84" w:rsidP="00827A1A">
      <w:pPr>
        <w:jc w:val="center"/>
      </w:pPr>
    </w:p>
    <w:p w14:paraId="037DFCB1" w14:textId="1353B778" w:rsidR="00D80A84" w:rsidRDefault="00D80A84" w:rsidP="00827A1A">
      <w:pPr>
        <w:jc w:val="center"/>
      </w:pPr>
    </w:p>
    <w:p w14:paraId="6D48CC1F" w14:textId="77777777" w:rsidR="00D80A84" w:rsidRDefault="00D80A84" w:rsidP="00D80A84">
      <w:pPr>
        <w:spacing w:line="360" w:lineRule="auto"/>
        <w:jc w:val="center"/>
        <w:rPr>
          <w:b/>
          <w:bCs/>
        </w:rPr>
      </w:pPr>
    </w:p>
    <w:p w14:paraId="1CCBA166" w14:textId="77777777" w:rsidR="00D80A84" w:rsidRPr="00691DC1" w:rsidRDefault="00D80A84" w:rsidP="00D80A84">
      <w:pPr>
        <w:spacing w:line="360" w:lineRule="auto"/>
        <w:jc w:val="center"/>
        <w:rPr>
          <w:b/>
          <w:bCs/>
        </w:rPr>
      </w:pPr>
      <w:r w:rsidRPr="00691DC1">
        <w:rPr>
          <w:b/>
          <w:bCs/>
        </w:rPr>
        <w:t>Appendix</w:t>
      </w:r>
      <w:r>
        <w:rPr>
          <w:b/>
          <w:bCs/>
        </w:rPr>
        <w:t xml:space="preserve"> B</w:t>
      </w:r>
    </w:p>
    <w:p w14:paraId="4AFB7B54" w14:textId="77777777" w:rsidR="00D80A84" w:rsidRPr="00691DC1" w:rsidRDefault="00D80A84" w:rsidP="00D80A84">
      <w:pPr>
        <w:spacing w:line="360" w:lineRule="auto"/>
        <w:rPr>
          <w:b/>
          <w:bCs/>
        </w:rPr>
      </w:pPr>
      <w:r w:rsidRPr="00691DC1">
        <w:rPr>
          <w:b/>
          <w:bCs/>
        </w:rPr>
        <w:t xml:space="preserve">Quality of care measures </w:t>
      </w:r>
    </w:p>
    <w:tbl>
      <w:tblPr>
        <w:tblStyle w:val="Tabel-Gitter"/>
        <w:tblW w:w="4899"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43"/>
      </w:tblGrid>
      <w:tr w:rsidR="00D80A84" w:rsidRPr="0032277C" w14:paraId="1E486020" w14:textId="77777777" w:rsidTr="0032277C">
        <w:trPr>
          <w:trHeight w:val="157"/>
        </w:trPr>
        <w:tc>
          <w:tcPr>
            <w:tcW w:w="5000" w:type="pct"/>
            <w:hideMark/>
          </w:tcPr>
          <w:p w14:paraId="2CB724FA" w14:textId="77777777" w:rsidR="00D80A84" w:rsidRPr="00691DC1" w:rsidRDefault="00D80A84" w:rsidP="0032277C">
            <w:pPr>
              <w:spacing w:line="360" w:lineRule="auto"/>
            </w:pPr>
          </w:p>
          <w:p w14:paraId="09124E09" w14:textId="77777777" w:rsidR="00D80A84" w:rsidRPr="00691DC1" w:rsidRDefault="00D80A84" w:rsidP="00D80A84">
            <w:pPr>
              <w:pStyle w:val="Listeafsnit"/>
              <w:numPr>
                <w:ilvl w:val="0"/>
                <w:numId w:val="1"/>
              </w:numPr>
              <w:spacing w:line="360" w:lineRule="auto"/>
              <w:rPr>
                <w:rFonts w:ascii="Times New Roman" w:hAnsi="Times New Roman" w:cs="Times New Roman"/>
                <w:lang w:val="en-GB"/>
              </w:rPr>
            </w:pPr>
            <w:r w:rsidRPr="00691DC1">
              <w:rPr>
                <w:rFonts w:ascii="Times New Roman" w:hAnsi="Times New Roman" w:cs="Times New Roman"/>
                <w:lang w:val="en-GB"/>
              </w:rPr>
              <w:t>Ischemic stroke patient without atrial fibrillation receives platelet-inhibitor therapy within 2 days of admission</w:t>
            </w:r>
          </w:p>
        </w:tc>
      </w:tr>
      <w:tr w:rsidR="00D80A84" w:rsidRPr="0032277C" w14:paraId="61719DAA" w14:textId="77777777" w:rsidTr="0032277C">
        <w:trPr>
          <w:trHeight w:val="157"/>
        </w:trPr>
        <w:tc>
          <w:tcPr>
            <w:tcW w:w="5000" w:type="pct"/>
            <w:hideMark/>
          </w:tcPr>
          <w:p w14:paraId="599C6F95" w14:textId="77777777" w:rsidR="00D80A84" w:rsidRPr="00691DC1" w:rsidRDefault="00D80A84" w:rsidP="00D80A84">
            <w:pPr>
              <w:pStyle w:val="Listeafsnit"/>
              <w:numPr>
                <w:ilvl w:val="0"/>
                <w:numId w:val="1"/>
              </w:numPr>
              <w:spacing w:line="360" w:lineRule="auto"/>
              <w:rPr>
                <w:rFonts w:ascii="Times New Roman" w:hAnsi="Times New Roman" w:cs="Times New Roman"/>
                <w:lang w:val="en-GB"/>
              </w:rPr>
            </w:pPr>
            <w:r w:rsidRPr="00691DC1">
              <w:rPr>
                <w:rFonts w:ascii="Times New Roman" w:hAnsi="Times New Roman" w:cs="Times New Roman"/>
                <w:lang w:val="en-GB"/>
              </w:rPr>
              <w:t>Ischemic stroke patient with atrial fibrillation receives oral anticoagulation therapy within 14 days after admission</w:t>
            </w:r>
          </w:p>
        </w:tc>
      </w:tr>
      <w:tr w:rsidR="00D80A84" w:rsidRPr="0032277C" w14:paraId="308A53B8" w14:textId="77777777" w:rsidTr="0032277C">
        <w:trPr>
          <w:trHeight w:val="85"/>
        </w:trPr>
        <w:tc>
          <w:tcPr>
            <w:tcW w:w="5000" w:type="pct"/>
            <w:hideMark/>
          </w:tcPr>
          <w:p w14:paraId="5EBA6A3B" w14:textId="77777777" w:rsidR="00D80A84" w:rsidRPr="00691DC1" w:rsidRDefault="00D80A84" w:rsidP="00D80A84">
            <w:pPr>
              <w:pStyle w:val="Listeafsnit"/>
              <w:numPr>
                <w:ilvl w:val="0"/>
                <w:numId w:val="1"/>
              </w:numPr>
              <w:spacing w:line="360" w:lineRule="auto"/>
              <w:rPr>
                <w:rFonts w:ascii="Times New Roman" w:hAnsi="Times New Roman" w:cs="Times New Roman"/>
                <w:lang w:val="en-GB"/>
              </w:rPr>
            </w:pPr>
            <w:r w:rsidRPr="00691DC1">
              <w:rPr>
                <w:rFonts w:ascii="Times New Roman" w:hAnsi="Times New Roman" w:cs="Times New Roman"/>
                <w:lang w:val="en-GB"/>
              </w:rPr>
              <w:t>Stroke patient is examined with a CT/MRI scan on the day of admission</w:t>
            </w:r>
          </w:p>
        </w:tc>
      </w:tr>
      <w:tr w:rsidR="00D80A84" w:rsidRPr="0032277C" w14:paraId="1E84977F" w14:textId="77777777" w:rsidTr="0032277C">
        <w:trPr>
          <w:trHeight w:val="157"/>
        </w:trPr>
        <w:tc>
          <w:tcPr>
            <w:tcW w:w="5000" w:type="pct"/>
            <w:hideMark/>
          </w:tcPr>
          <w:p w14:paraId="45BA7E1A" w14:textId="77777777" w:rsidR="00D80A84" w:rsidRPr="00691DC1" w:rsidRDefault="00D80A84" w:rsidP="00D80A84">
            <w:pPr>
              <w:pStyle w:val="Listeafsnit"/>
              <w:numPr>
                <w:ilvl w:val="0"/>
                <w:numId w:val="1"/>
              </w:numPr>
              <w:spacing w:line="360" w:lineRule="auto"/>
              <w:rPr>
                <w:rFonts w:ascii="Times New Roman" w:hAnsi="Times New Roman" w:cs="Times New Roman"/>
                <w:lang w:val="en-GB"/>
              </w:rPr>
            </w:pPr>
            <w:r w:rsidRPr="00691DC1">
              <w:rPr>
                <w:rFonts w:ascii="Times New Roman" w:hAnsi="Times New Roman" w:cs="Times New Roman"/>
                <w:lang w:val="en-GB"/>
              </w:rPr>
              <w:t>Stroke patient is assessed by a physiotherapist about the need for rehabilitation (including type and extent) within the second day of admission</w:t>
            </w:r>
          </w:p>
        </w:tc>
      </w:tr>
      <w:tr w:rsidR="00D80A84" w:rsidRPr="0032277C" w14:paraId="2D959B9F" w14:textId="77777777" w:rsidTr="0032277C">
        <w:trPr>
          <w:trHeight w:val="157"/>
        </w:trPr>
        <w:tc>
          <w:tcPr>
            <w:tcW w:w="5000" w:type="pct"/>
            <w:hideMark/>
          </w:tcPr>
          <w:p w14:paraId="5FB493C3" w14:textId="77777777" w:rsidR="00D80A84" w:rsidRPr="00691DC1" w:rsidRDefault="00D80A84" w:rsidP="00D80A84">
            <w:pPr>
              <w:pStyle w:val="Listeafsnit"/>
              <w:numPr>
                <w:ilvl w:val="0"/>
                <w:numId w:val="1"/>
              </w:numPr>
              <w:spacing w:line="360" w:lineRule="auto"/>
              <w:rPr>
                <w:rFonts w:ascii="Times New Roman" w:hAnsi="Times New Roman" w:cs="Times New Roman"/>
                <w:lang w:val="en-GB"/>
              </w:rPr>
            </w:pPr>
            <w:r w:rsidRPr="00691DC1">
              <w:rPr>
                <w:rFonts w:ascii="Times New Roman" w:hAnsi="Times New Roman" w:cs="Times New Roman"/>
                <w:lang w:val="en-GB"/>
              </w:rPr>
              <w:t>Stroke patient is assessed by an occupational therapist about the need for rehabilitation (including type and extent) within the second day of admission</w:t>
            </w:r>
          </w:p>
        </w:tc>
      </w:tr>
      <w:tr w:rsidR="00D80A84" w:rsidRPr="0032277C" w14:paraId="4C71ECF6" w14:textId="77777777" w:rsidTr="0032277C">
        <w:trPr>
          <w:trHeight w:val="85"/>
        </w:trPr>
        <w:tc>
          <w:tcPr>
            <w:tcW w:w="5000" w:type="pct"/>
            <w:hideMark/>
          </w:tcPr>
          <w:p w14:paraId="5F7FFF4C" w14:textId="77777777" w:rsidR="00D80A84" w:rsidRPr="00691DC1" w:rsidRDefault="00D80A84" w:rsidP="00D80A84">
            <w:pPr>
              <w:pStyle w:val="Listeafsnit"/>
              <w:numPr>
                <w:ilvl w:val="0"/>
                <w:numId w:val="1"/>
              </w:numPr>
              <w:spacing w:line="360" w:lineRule="auto"/>
              <w:rPr>
                <w:rFonts w:ascii="Times New Roman" w:hAnsi="Times New Roman" w:cs="Times New Roman"/>
                <w:lang w:val="en-GB"/>
              </w:rPr>
            </w:pPr>
            <w:r w:rsidRPr="00691DC1">
              <w:rPr>
                <w:rFonts w:ascii="Times New Roman" w:hAnsi="Times New Roman" w:cs="Times New Roman"/>
                <w:lang w:val="en-GB"/>
              </w:rPr>
              <w:t>Stroke patient is mobilized on the day of admission</w:t>
            </w:r>
          </w:p>
        </w:tc>
      </w:tr>
      <w:tr w:rsidR="00D80A84" w:rsidRPr="0032277C" w14:paraId="12AEC1E9" w14:textId="77777777" w:rsidTr="0032277C">
        <w:trPr>
          <w:trHeight w:val="85"/>
        </w:trPr>
        <w:tc>
          <w:tcPr>
            <w:tcW w:w="5000" w:type="pct"/>
            <w:hideMark/>
          </w:tcPr>
          <w:p w14:paraId="499C77DA" w14:textId="77777777" w:rsidR="00D80A84" w:rsidRPr="00691DC1" w:rsidRDefault="00D80A84" w:rsidP="00D80A84">
            <w:pPr>
              <w:pStyle w:val="Listeafsnit"/>
              <w:numPr>
                <w:ilvl w:val="0"/>
                <w:numId w:val="1"/>
              </w:numPr>
              <w:spacing w:line="360" w:lineRule="auto"/>
              <w:rPr>
                <w:rFonts w:ascii="Times New Roman" w:hAnsi="Times New Roman" w:cs="Times New Roman"/>
                <w:lang w:val="en-GB"/>
              </w:rPr>
            </w:pPr>
            <w:r w:rsidRPr="00691DC1">
              <w:rPr>
                <w:rFonts w:ascii="Times New Roman" w:hAnsi="Times New Roman" w:cs="Times New Roman"/>
                <w:lang w:val="en-GB"/>
              </w:rPr>
              <w:t>Stroke patient receives a nutritional risk assessment within the second day of admission</w:t>
            </w:r>
          </w:p>
        </w:tc>
      </w:tr>
      <w:tr w:rsidR="00D80A84" w:rsidRPr="0032277C" w14:paraId="3D675035" w14:textId="77777777" w:rsidTr="0032277C">
        <w:trPr>
          <w:trHeight w:val="94"/>
        </w:trPr>
        <w:tc>
          <w:tcPr>
            <w:tcW w:w="5000" w:type="pct"/>
            <w:hideMark/>
          </w:tcPr>
          <w:p w14:paraId="5551C7B5" w14:textId="77777777" w:rsidR="00D80A84" w:rsidRPr="00691DC1" w:rsidRDefault="00D80A84" w:rsidP="00D80A84">
            <w:pPr>
              <w:pStyle w:val="Listeafsnit"/>
              <w:numPr>
                <w:ilvl w:val="0"/>
                <w:numId w:val="1"/>
              </w:numPr>
              <w:spacing w:line="360" w:lineRule="auto"/>
              <w:rPr>
                <w:rFonts w:ascii="Times New Roman" w:hAnsi="Times New Roman" w:cs="Times New Roman"/>
                <w:lang w:val="en-GB"/>
              </w:rPr>
            </w:pPr>
            <w:r w:rsidRPr="00691DC1">
              <w:rPr>
                <w:rFonts w:ascii="Times New Roman" w:hAnsi="Times New Roman" w:cs="Times New Roman"/>
                <w:lang w:val="en-GB"/>
              </w:rPr>
              <w:t>Stroke patient is admitted to a stroke unit within the second day of admission</w:t>
            </w:r>
          </w:p>
        </w:tc>
      </w:tr>
      <w:tr w:rsidR="00D80A84" w:rsidRPr="0032277C" w14:paraId="3397BD45" w14:textId="77777777" w:rsidTr="0032277C">
        <w:trPr>
          <w:trHeight w:val="157"/>
        </w:trPr>
        <w:tc>
          <w:tcPr>
            <w:tcW w:w="5000" w:type="pct"/>
            <w:hideMark/>
          </w:tcPr>
          <w:p w14:paraId="3F7CD8D8" w14:textId="77777777" w:rsidR="00D80A84" w:rsidRPr="00691DC1" w:rsidRDefault="00D80A84" w:rsidP="00D80A84">
            <w:pPr>
              <w:pStyle w:val="Listeafsnit"/>
              <w:numPr>
                <w:ilvl w:val="0"/>
                <w:numId w:val="1"/>
              </w:numPr>
              <w:spacing w:line="360" w:lineRule="auto"/>
              <w:rPr>
                <w:rFonts w:ascii="Times New Roman" w:hAnsi="Times New Roman" w:cs="Times New Roman"/>
                <w:lang w:val="en-GB"/>
              </w:rPr>
            </w:pPr>
            <w:r w:rsidRPr="00691DC1">
              <w:rPr>
                <w:rFonts w:ascii="Times New Roman" w:hAnsi="Times New Roman" w:cs="Times New Roman"/>
                <w:lang w:val="en-GB"/>
              </w:rPr>
              <w:t>Ischemic stroke patient is examined with ultrasound or CT/MR angiography of the carotid arteries within 4 days of admission</w:t>
            </w:r>
          </w:p>
        </w:tc>
      </w:tr>
      <w:tr w:rsidR="00D80A84" w:rsidRPr="0032277C" w14:paraId="709EDCFC" w14:textId="77777777" w:rsidTr="0032277C">
        <w:trPr>
          <w:trHeight w:val="85"/>
        </w:trPr>
        <w:tc>
          <w:tcPr>
            <w:tcW w:w="5000" w:type="pct"/>
            <w:hideMark/>
          </w:tcPr>
          <w:p w14:paraId="5F44E1FF" w14:textId="77777777" w:rsidR="00D80A84" w:rsidRPr="00691DC1" w:rsidRDefault="00D80A84" w:rsidP="00D80A84">
            <w:pPr>
              <w:pStyle w:val="Listeafsnit"/>
              <w:numPr>
                <w:ilvl w:val="0"/>
                <w:numId w:val="1"/>
              </w:numPr>
              <w:spacing w:line="360" w:lineRule="auto"/>
              <w:rPr>
                <w:rFonts w:ascii="Times New Roman" w:hAnsi="Times New Roman" w:cs="Times New Roman"/>
                <w:lang w:val="en-GB"/>
              </w:rPr>
            </w:pPr>
            <w:r w:rsidRPr="00691DC1">
              <w:rPr>
                <w:rFonts w:ascii="Times New Roman" w:hAnsi="Times New Roman" w:cs="Times New Roman"/>
                <w:lang w:val="en-GB"/>
              </w:rPr>
              <w:t>Stroke patient is admitted to a hospital within 3 hours after symptom onset</w:t>
            </w:r>
          </w:p>
        </w:tc>
      </w:tr>
      <w:tr w:rsidR="00D80A84" w:rsidRPr="0032277C" w14:paraId="5B2C931B" w14:textId="77777777" w:rsidTr="0032277C">
        <w:trPr>
          <w:trHeight w:val="85"/>
        </w:trPr>
        <w:tc>
          <w:tcPr>
            <w:tcW w:w="5000" w:type="pct"/>
            <w:hideMark/>
          </w:tcPr>
          <w:p w14:paraId="19909839" w14:textId="77777777" w:rsidR="00D80A84" w:rsidRPr="00691DC1" w:rsidRDefault="00D80A84" w:rsidP="00D80A84">
            <w:pPr>
              <w:pStyle w:val="Listeafsnit"/>
              <w:numPr>
                <w:ilvl w:val="0"/>
                <w:numId w:val="1"/>
              </w:numPr>
              <w:spacing w:line="360" w:lineRule="auto"/>
              <w:rPr>
                <w:rFonts w:ascii="Times New Roman" w:hAnsi="Times New Roman" w:cs="Times New Roman"/>
                <w:lang w:val="en-GB"/>
              </w:rPr>
            </w:pPr>
            <w:r w:rsidRPr="00691DC1">
              <w:rPr>
                <w:rFonts w:ascii="Times New Roman" w:hAnsi="Times New Roman" w:cs="Times New Roman"/>
                <w:lang w:val="en-GB"/>
              </w:rPr>
              <w:t>Stroke patient is admitted to a hospital within 4.5 hours of symptom onset</w:t>
            </w:r>
          </w:p>
        </w:tc>
      </w:tr>
      <w:tr w:rsidR="00D80A84" w:rsidRPr="0032277C" w14:paraId="1D3AB493" w14:textId="77777777" w:rsidTr="0032277C">
        <w:trPr>
          <w:trHeight w:val="157"/>
        </w:trPr>
        <w:tc>
          <w:tcPr>
            <w:tcW w:w="5000" w:type="pct"/>
            <w:hideMark/>
          </w:tcPr>
          <w:p w14:paraId="581448D3" w14:textId="77777777" w:rsidR="00D80A84" w:rsidRPr="00691DC1" w:rsidRDefault="00D80A84" w:rsidP="00D80A84">
            <w:pPr>
              <w:pStyle w:val="Listeafsnit"/>
              <w:numPr>
                <w:ilvl w:val="0"/>
                <w:numId w:val="1"/>
              </w:numPr>
              <w:spacing w:line="360" w:lineRule="auto"/>
              <w:rPr>
                <w:rFonts w:ascii="Times New Roman" w:hAnsi="Times New Roman" w:cs="Times New Roman"/>
                <w:lang w:val="en-GB"/>
              </w:rPr>
            </w:pPr>
            <w:r w:rsidRPr="00691DC1">
              <w:rPr>
                <w:rFonts w:ascii="Times New Roman" w:hAnsi="Times New Roman" w:cs="Times New Roman"/>
                <w:lang w:val="en-GB"/>
              </w:rPr>
              <w:t>Stroke patient receives indirect swallowing test on the day of admission before receiving food or fluids to assess swallowing function and risk of aspiration</w:t>
            </w:r>
          </w:p>
        </w:tc>
      </w:tr>
      <w:tr w:rsidR="00D80A84" w:rsidRPr="0032277C" w14:paraId="37127081" w14:textId="77777777" w:rsidTr="0032277C">
        <w:trPr>
          <w:trHeight w:val="156"/>
        </w:trPr>
        <w:tc>
          <w:tcPr>
            <w:tcW w:w="5000" w:type="pct"/>
            <w:hideMark/>
          </w:tcPr>
          <w:p w14:paraId="702E30C9" w14:textId="77777777" w:rsidR="00D80A84" w:rsidRPr="00691DC1" w:rsidRDefault="00D80A84" w:rsidP="00D80A84">
            <w:pPr>
              <w:pStyle w:val="Listeafsnit"/>
              <w:numPr>
                <w:ilvl w:val="0"/>
                <w:numId w:val="1"/>
              </w:numPr>
              <w:spacing w:line="360" w:lineRule="auto"/>
              <w:rPr>
                <w:rFonts w:ascii="Times New Roman" w:hAnsi="Times New Roman" w:cs="Times New Roman"/>
                <w:lang w:val="en-GB"/>
              </w:rPr>
            </w:pPr>
            <w:r w:rsidRPr="00691DC1">
              <w:rPr>
                <w:rFonts w:ascii="Times New Roman" w:hAnsi="Times New Roman" w:cs="Times New Roman"/>
                <w:lang w:val="en-GB"/>
              </w:rPr>
              <w:t>Stroke patient receives direct swallowing test on the day of admission before receiving food or fluids to assess swallowing function and risk of aspiration</w:t>
            </w:r>
          </w:p>
        </w:tc>
      </w:tr>
      <w:tr w:rsidR="00D80A84" w:rsidRPr="0032277C" w14:paraId="22E85E54" w14:textId="77777777" w:rsidTr="0032277C">
        <w:trPr>
          <w:trHeight w:val="157"/>
        </w:trPr>
        <w:tc>
          <w:tcPr>
            <w:tcW w:w="5000" w:type="pct"/>
            <w:hideMark/>
          </w:tcPr>
          <w:p w14:paraId="5972C47A" w14:textId="77777777" w:rsidR="00D80A84" w:rsidRPr="00691DC1" w:rsidRDefault="00D80A84" w:rsidP="00D80A84">
            <w:pPr>
              <w:pStyle w:val="Listeafsnit"/>
              <w:numPr>
                <w:ilvl w:val="0"/>
                <w:numId w:val="1"/>
              </w:numPr>
              <w:spacing w:line="360" w:lineRule="auto"/>
              <w:rPr>
                <w:rFonts w:ascii="Times New Roman" w:hAnsi="Times New Roman" w:cs="Times New Roman"/>
                <w:lang w:val="en-GB"/>
              </w:rPr>
            </w:pPr>
            <w:r w:rsidRPr="00691DC1">
              <w:rPr>
                <w:rFonts w:ascii="Times New Roman" w:hAnsi="Times New Roman" w:cs="Times New Roman"/>
                <w:lang w:val="en-GB"/>
              </w:rPr>
              <w:t>Ischemic stroke patient undergoes carotid endarterectomy within 14 days of admission</w:t>
            </w:r>
          </w:p>
        </w:tc>
      </w:tr>
      <w:tr w:rsidR="00D80A84" w:rsidRPr="0032277C" w14:paraId="4F6E8E26" w14:textId="77777777" w:rsidTr="0032277C">
        <w:trPr>
          <w:trHeight w:val="85"/>
        </w:trPr>
        <w:tc>
          <w:tcPr>
            <w:tcW w:w="5000" w:type="pct"/>
            <w:hideMark/>
          </w:tcPr>
          <w:p w14:paraId="47778678" w14:textId="77777777" w:rsidR="00D80A84" w:rsidRPr="00691DC1" w:rsidRDefault="00D80A84" w:rsidP="00D80A84">
            <w:pPr>
              <w:pStyle w:val="Listeafsnit"/>
              <w:numPr>
                <w:ilvl w:val="0"/>
                <w:numId w:val="1"/>
              </w:numPr>
              <w:spacing w:line="360" w:lineRule="auto"/>
              <w:rPr>
                <w:rFonts w:ascii="Times New Roman" w:hAnsi="Times New Roman" w:cs="Times New Roman"/>
                <w:lang w:val="en-GB"/>
              </w:rPr>
            </w:pPr>
            <w:r w:rsidRPr="00691DC1">
              <w:rPr>
                <w:rFonts w:ascii="Times New Roman" w:hAnsi="Times New Roman" w:cs="Times New Roman"/>
                <w:lang w:val="en-GB"/>
              </w:rPr>
              <w:t xml:space="preserve">Stroke patient is treated with thrombolysis and has a door-to-needle time of </w:t>
            </w:r>
            <w:r w:rsidRPr="00691DC1">
              <w:rPr>
                <w:lang w:val="en-GB"/>
              </w:rPr>
              <w:sym w:font="Symbol" w:char="F0A3"/>
            </w:r>
            <w:r w:rsidRPr="00691DC1">
              <w:rPr>
                <w:rFonts w:ascii="Times New Roman" w:hAnsi="Times New Roman" w:cs="Times New Roman"/>
                <w:lang w:val="en-GB"/>
              </w:rPr>
              <w:t>1 h</w:t>
            </w:r>
          </w:p>
        </w:tc>
      </w:tr>
      <w:tr w:rsidR="00D80A84" w:rsidRPr="0032277C" w14:paraId="1EC8D865" w14:textId="77777777" w:rsidTr="0032277C">
        <w:trPr>
          <w:trHeight w:val="85"/>
        </w:trPr>
        <w:tc>
          <w:tcPr>
            <w:tcW w:w="5000" w:type="pct"/>
            <w:hideMark/>
          </w:tcPr>
          <w:p w14:paraId="5F501880" w14:textId="77777777" w:rsidR="00D80A84" w:rsidRPr="00691DC1" w:rsidRDefault="00D80A84" w:rsidP="00D80A84">
            <w:pPr>
              <w:pStyle w:val="Listeafsnit"/>
              <w:numPr>
                <w:ilvl w:val="0"/>
                <w:numId w:val="1"/>
              </w:numPr>
              <w:spacing w:line="360" w:lineRule="auto"/>
              <w:rPr>
                <w:rFonts w:ascii="Times New Roman" w:hAnsi="Times New Roman" w:cs="Times New Roman"/>
                <w:lang w:val="en-GB"/>
              </w:rPr>
            </w:pPr>
            <w:r w:rsidRPr="00691DC1">
              <w:rPr>
                <w:rFonts w:ascii="Times New Roman" w:hAnsi="Times New Roman" w:cs="Times New Roman"/>
                <w:lang w:val="en-GB"/>
              </w:rPr>
              <w:t>Ischemic stroke patient receives thrombolysis</w:t>
            </w:r>
          </w:p>
        </w:tc>
      </w:tr>
    </w:tbl>
    <w:p w14:paraId="1A2251C4" w14:textId="77777777" w:rsidR="00D80A84" w:rsidRPr="00691DC1" w:rsidRDefault="00D80A84" w:rsidP="00D80A84">
      <w:pPr>
        <w:tabs>
          <w:tab w:val="left" w:pos="3969"/>
        </w:tabs>
        <w:spacing w:line="360" w:lineRule="auto"/>
      </w:pPr>
      <w:r w:rsidRPr="00691DC1">
        <w:t>Note: These measures have been presented in an earlier publication, see Hyldgård et. al, 2019</w:t>
      </w:r>
    </w:p>
    <w:p w14:paraId="04C28664" w14:textId="77777777" w:rsidR="00D80A84" w:rsidRPr="00691DC1" w:rsidRDefault="00D80A84" w:rsidP="00D80A84">
      <w:pPr>
        <w:spacing w:line="360" w:lineRule="auto"/>
      </w:pPr>
    </w:p>
    <w:p w14:paraId="418FD03E" w14:textId="77777777" w:rsidR="00D80A84" w:rsidRPr="00827A1A" w:rsidRDefault="00D80A84" w:rsidP="00827A1A">
      <w:pPr>
        <w:jc w:val="center"/>
      </w:pPr>
    </w:p>
    <w:sectPr w:rsidR="00D80A84" w:rsidRPr="00827A1A">
      <w:headerReference w:type="default" r:id="rId7"/>
      <w:footerReference w:type="even" r:id="rId8"/>
      <w:footerReference w:type="default" r:id="rId9"/>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E9B82E" w14:textId="77777777" w:rsidR="009A0C4F" w:rsidRDefault="009A0C4F" w:rsidP="00283425">
      <w:r>
        <w:separator/>
      </w:r>
    </w:p>
  </w:endnote>
  <w:endnote w:type="continuationSeparator" w:id="0">
    <w:p w14:paraId="161570D7" w14:textId="77777777" w:rsidR="009A0C4F" w:rsidRDefault="009A0C4F" w:rsidP="002834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729343542"/>
      <w:docPartObj>
        <w:docPartGallery w:val="Page Numbers (Bottom of Page)"/>
        <w:docPartUnique/>
      </w:docPartObj>
    </w:sdtPr>
    <w:sdtContent>
      <w:p w14:paraId="3CD86941" w14:textId="2F38164D" w:rsidR="00D80A84" w:rsidRDefault="00D80A84" w:rsidP="003464B9">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0CEAA1DD" w14:textId="77777777" w:rsidR="00D80A84" w:rsidRDefault="00D80A84" w:rsidP="00D80A84">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278330253"/>
      <w:docPartObj>
        <w:docPartGallery w:val="Page Numbers (Bottom of Page)"/>
        <w:docPartUnique/>
      </w:docPartObj>
    </w:sdtPr>
    <w:sdtContent>
      <w:p w14:paraId="0BB26121" w14:textId="483CD234" w:rsidR="00D80A84" w:rsidRDefault="00D80A84" w:rsidP="003464B9">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6</w:t>
        </w:r>
        <w:r>
          <w:rPr>
            <w:rStyle w:val="Sidetal"/>
          </w:rPr>
          <w:fldChar w:fldCharType="end"/>
        </w:r>
      </w:p>
    </w:sdtContent>
  </w:sdt>
  <w:p w14:paraId="42F04BC3" w14:textId="77777777" w:rsidR="00D80A84" w:rsidRDefault="00D80A84" w:rsidP="00D80A84">
    <w:pPr>
      <w:pStyle w:val="Sidefod"/>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77C832" w14:textId="77777777" w:rsidR="009A0C4F" w:rsidRDefault="009A0C4F" w:rsidP="00283425">
      <w:r>
        <w:separator/>
      </w:r>
    </w:p>
  </w:footnote>
  <w:footnote w:type="continuationSeparator" w:id="0">
    <w:p w14:paraId="02AFE497" w14:textId="77777777" w:rsidR="009A0C4F" w:rsidRDefault="009A0C4F" w:rsidP="002834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81888" w14:textId="77777777" w:rsidR="00283425" w:rsidRPr="00283425" w:rsidRDefault="00283425" w:rsidP="00283425">
    <w:pPr>
      <w:pStyle w:val="Sidehoved"/>
      <w:jc w:val="right"/>
      <w:rPr>
        <w:rFonts w:ascii="Times New Roman" w:hAnsi="Times New Roman" w:cs="Times New Roman"/>
        <w:lang w:val="en-GB"/>
      </w:rPr>
    </w:pPr>
    <w:r w:rsidRPr="00283425">
      <w:rPr>
        <w:rFonts w:ascii="Times New Roman" w:hAnsi="Times New Roman" w:cs="Times New Roman"/>
        <w:lang w:val="en-GB"/>
      </w:rPr>
      <w:t xml:space="preserve">Index-based inequality in quality of care: </w:t>
    </w:r>
  </w:p>
  <w:p w14:paraId="63EB7470" w14:textId="67B4EBD4" w:rsidR="00283425" w:rsidRPr="00283425" w:rsidRDefault="00283425" w:rsidP="00283425">
    <w:pPr>
      <w:pStyle w:val="Sidehoved"/>
      <w:jc w:val="right"/>
      <w:rPr>
        <w:rFonts w:ascii="Times New Roman" w:hAnsi="Times New Roman" w:cs="Times New Roman"/>
        <w:lang w:val="en-GB"/>
      </w:rPr>
    </w:pPr>
    <w:r w:rsidRPr="00283425">
      <w:rPr>
        <w:rFonts w:ascii="Times New Roman" w:hAnsi="Times New Roman" w:cs="Times New Roman"/>
        <w:lang w:val="en-GB"/>
      </w:rPr>
      <w:t>An empirical comparison of apples and pea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BB6217"/>
    <w:multiLevelType w:val="hybridMultilevel"/>
    <w:tmpl w:val="D5300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v5vv92zi5wpvged2w9xvffd2taaxp52fdxr&quot;&gt;My EndNote Library&lt;record-ids&gt;&lt;item&gt;97&lt;/item&gt;&lt;item&gt;109&lt;/item&gt;&lt;item&gt;112&lt;/item&gt;&lt;item&gt;127&lt;/item&gt;&lt;item&gt;142&lt;/item&gt;&lt;item&gt;145&lt;/item&gt;&lt;item&gt;157&lt;/item&gt;&lt;item&gt;162&lt;/item&gt;&lt;item&gt;179&lt;/item&gt;&lt;item&gt;191&lt;/item&gt;&lt;item&gt;652&lt;/item&gt;&lt;item&gt;653&lt;/item&gt;&lt;item&gt;654&lt;/item&gt;&lt;/record-ids&gt;&lt;/item&gt;&lt;/Libraries&gt;"/>
  </w:docVars>
  <w:rsids>
    <w:rsidRoot w:val="00102D42"/>
    <w:rsid w:val="00004553"/>
    <w:rsid w:val="00013152"/>
    <w:rsid w:val="00014E9D"/>
    <w:rsid w:val="00070FAA"/>
    <w:rsid w:val="0007737A"/>
    <w:rsid w:val="0008330F"/>
    <w:rsid w:val="00090EE2"/>
    <w:rsid w:val="00097A0F"/>
    <w:rsid w:val="000A7657"/>
    <w:rsid w:val="000B0829"/>
    <w:rsid w:val="000D011B"/>
    <w:rsid w:val="00102D42"/>
    <w:rsid w:val="00124BA3"/>
    <w:rsid w:val="0016624F"/>
    <w:rsid w:val="00175B46"/>
    <w:rsid w:val="00184B42"/>
    <w:rsid w:val="00186129"/>
    <w:rsid w:val="001A3954"/>
    <w:rsid w:val="001C0B2F"/>
    <w:rsid w:val="001C38E9"/>
    <w:rsid w:val="001E5047"/>
    <w:rsid w:val="001E75E8"/>
    <w:rsid w:val="002009C3"/>
    <w:rsid w:val="00210339"/>
    <w:rsid w:val="0021333F"/>
    <w:rsid w:val="002254F2"/>
    <w:rsid w:val="00233B68"/>
    <w:rsid w:val="00283425"/>
    <w:rsid w:val="002A2416"/>
    <w:rsid w:val="002A2F22"/>
    <w:rsid w:val="002B6AC9"/>
    <w:rsid w:val="00304CC4"/>
    <w:rsid w:val="00311C61"/>
    <w:rsid w:val="00333368"/>
    <w:rsid w:val="00342D20"/>
    <w:rsid w:val="003642C3"/>
    <w:rsid w:val="00372231"/>
    <w:rsid w:val="0039434F"/>
    <w:rsid w:val="003E1690"/>
    <w:rsid w:val="003F0D28"/>
    <w:rsid w:val="004429EE"/>
    <w:rsid w:val="00446670"/>
    <w:rsid w:val="004A0148"/>
    <w:rsid w:val="004D3654"/>
    <w:rsid w:val="004F5F9D"/>
    <w:rsid w:val="005036F5"/>
    <w:rsid w:val="00506DEC"/>
    <w:rsid w:val="00512F9C"/>
    <w:rsid w:val="005237F2"/>
    <w:rsid w:val="00537E7B"/>
    <w:rsid w:val="00552030"/>
    <w:rsid w:val="00565EC2"/>
    <w:rsid w:val="00570028"/>
    <w:rsid w:val="005821FB"/>
    <w:rsid w:val="005F0EE9"/>
    <w:rsid w:val="005F6E58"/>
    <w:rsid w:val="0060254C"/>
    <w:rsid w:val="006052EA"/>
    <w:rsid w:val="00635CFA"/>
    <w:rsid w:val="006525C9"/>
    <w:rsid w:val="0067563A"/>
    <w:rsid w:val="00676452"/>
    <w:rsid w:val="006767CA"/>
    <w:rsid w:val="00683F73"/>
    <w:rsid w:val="00694E59"/>
    <w:rsid w:val="00697308"/>
    <w:rsid w:val="006A6F72"/>
    <w:rsid w:val="006D4C6F"/>
    <w:rsid w:val="006D7266"/>
    <w:rsid w:val="006F5838"/>
    <w:rsid w:val="00747706"/>
    <w:rsid w:val="007516F3"/>
    <w:rsid w:val="00756E70"/>
    <w:rsid w:val="00773F57"/>
    <w:rsid w:val="00782AF6"/>
    <w:rsid w:val="007A3646"/>
    <w:rsid w:val="007B4DC1"/>
    <w:rsid w:val="007C45CB"/>
    <w:rsid w:val="007C5A43"/>
    <w:rsid w:val="007F0FAF"/>
    <w:rsid w:val="008031CF"/>
    <w:rsid w:val="008048F2"/>
    <w:rsid w:val="00810258"/>
    <w:rsid w:val="008272EB"/>
    <w:rsid w:val="00827A1A"/>
    <w:rsid w:val="00837E60"/>
    <w:rsid w:val="0085229B"/>
    <w:rsid w:val="00852BF2"/>
    <w:rsid w:val="00871E08"/>
    <w:rsid w:val="00876057"/>
    <w:rsid w:val="008A7DD6"/>
    <w:rsid w:val="008B4418"/>
    <w:rsid w:val="008B543E"/>
    <w:rsid w:val="009017D5"/>
    <w:rsid w:val="00930828"/>
    <w:rsid w:val="00935F96"/>
    <w:rsid w:val="009961CC"/>
    <w:rsid w:val="009A0C4F"/>
    <w:rsid w:val="009A3EB3"/>
    <w:rsid w:val="009C794F"/>
    <w:rsid w:val="009E1EEC"/>
    <w:rsid w:val="00A035FA"/>
    <w:rsid w:val="00A05910"/>
    <w:rsid w:val="00A3092F"/>
    <w:rsid w:val="00A44A80"/>
    <w:rsid w:val="00A93D78"/>
    <w:rsid w:val="00AA599B"/>
    <w:rsid w:val="00B30343"/>
    <w:rsid w:val="00B44290"/>
    <w:rsid w:val="00B50B5E"/>
    <w:rsid w:val="00B737FC"/>
    <w:rsid w:val="00B87931"/>
    <w:rsid w:val="00BD4A88"/>
    <w:rsid w:val="00BD610B"/>
    <w:rsid w:val="00BF5261"/>
    <w:rsid w:val="00BF65D8"/>
    <w:rsid w:val="00C51C46"/>
    <w:rsid w:val="00C92E9D"/>
    <w:rsid w:val="00CC4EF1"/>
    <w:rsid w:val="00CE0D83"/>
    <w:rsid w:val="00CF1C28"/>
    <w:rsid w:val="00D0440A"/>
    <w:rsid w:val="00D161F7"/>
    <w:rsid w:val="00D20901"/>
    <w:rsid w:val="00D26559"/>
    <w:rsid w:val="00D2738E"/>
    <w:rsid w:val="00D320F8"/>
    <w:rsid w:val="00D80A84"/>
    <w:rsid w:val="00D93222"/>
    <w:rsid w:val="00DD0CEC"/>
    <w:rsid w:val="00DF196F"/>
    <w:rsid w:val="00DF368C"/>
    <w:rsid w:val="00E10594"/>
    <w:rsid w:val="00E17BAA"/>
    <w:rsid w:val="00E27F8C"/>
    <w:rsid w:val="00E32D28"/>
    <w:rsid w:val="00E42A36"/>
    <w:rsid w:val="00E80D5C"/>
    <w:rsid w:val="00E86922"/>
    <w:rsid w:val="00E93766"/>
    <w:rsid w:val="00E96EE3"/>
    <w:rsid w:val="00EA6132"/>
    <w:rsid w:val="00EA6C2A"/>
    <w:rsid w:val="00EC0BED"/>
    <w:rsid w:val="00F3271A"/>
    <w:rsid w:val="00F354A1"/>
    <w:rsid w:val="00F36D22"/>
    <w:rsid w:val="00F4305D"/>
    <w:rsid w:val="00F45F29"/>
    <w:rsid w:val="00F46984"/>
    <w:rsid w:val="00F54D88"/>
    <w:rsid w:val="00F606EC"/>
    <w:rsid w:val="00F61463"/>
    <w:rsid w:val="00F62CFE"/>
    <w:rsid w:val="00F760A6"/>
    <w:rsid w:val="00FA19B1"/>
    <w:rsid w:val="00FA2767"/>
    <w:rsid w:val="00FB7250"/>
    <w:rsid w:val="00FF2AA5"/>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1CF9AD"/>
  <w15:chartTrackingRefBased/>
  <w15:docId w15:val="{3B8AEE67-F9D7-AA47-8D18-79ED61C4C0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1CC"/>
    <w:rPr>
      <w:rFonts w:ascii="Times New Roman" w:eastAsia="Times New Roman" w:hAnsi="Times New Roman" w:cs="Times New Roman"/>
      <w:lang w:val="en-GB" w:eastAsia="en-GB"/>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hoved">
    <w:name w:val="header"/>
    <w:basedOn w:val="Normal"/>
    <w:link w:val="SidehovedTegn"/>
    <w:uiPriority w:val="99"/>
    <w:unhideWhenUsed/>
    <w:rsid w:val="00283425"/>
    <w:pPr>
      <w:tabs>
        <w:tab w:val="center" w:pos="4819"/>
        <w:tab w:val="right" w:pos="9638"/>
      </w:tabs>
    </w:pPr>
    <w:rPr>
      <w:rFonts w:asciiTheme="minorHAnsi" w:eastAsiaTheme="minorHAnsi" w:hAnsiTheme="minorHAnsi" w:cstheme="minorBidi"/>
      <w:lang w:val="da-DK" w:eastAsia="en-US"/>
    </w:rPr>
  </w:style>
  <w:style w:type="character" w:customStyle="1" w:styleId="SidehovedTegn">
    <w:name w:val="Sidehoved Tegn"/>
    <w:basedOn w:val="Standardskrifttypeiafsnit"/>
    <w:link w:val="Sidehoved"/>
    <w:uiPriority w:val="99"/>
    <w:rsid w:val="00283425"/>
  </w:style>
  <w:style w:type="paragraph" w:styleId="Sidefod">
    <w:name w:val="footer"/>
    <w:basedOn w:val="Normal"/>
    <w:link w:val="SidefodTegn"/>
    <w:uiPriority w:val="99"/>
    <w:unhideWhenUsed/>
    <w:rsid w:val="00283425"/>
    <w:pPr>
      <w:tabs>
        <w:tab w:val="center" w:pos="4819"/>
        <w:tab w:val="right" w:pos="9638"/>
      </w:tabs>
    </w:pPr>
    <w:rPr>
      <w:rFonts w:asciiTheme="minorHAnsi" w:eastAsiaTheme="minorHAnsi" w:hAnsiTheme="minorHAnsi" w:cstheme="minorBidi"/>
      <w:lang w:val="da-DK" w:eastAsia="en-US"/>
    </w:rPr>
  </w:style>
  <w:style w:type="character" w:customStyle="1" w:styleId="SidefodTegn">
    <w:name w:val="Sidefod Tegn"/>
    <w:basedOn w:val="Standardskrifttypeiafsnit"/>
    <w:link w:val="Sidefod"/>
    <w:uiPriority w:val="99"/>
    <w:rsid w:val="00283425"/>
  </w:style>
  <w:style w:type="paragraph" w:customStyle="1" w:styleId="EndNoteBibliographyTitle">
    <w:name w:val="EndNote Bibliography Title"/>
    <w:basedOn w:val="Normal"/>
    <w:link w:val="EndNoteBibliographyTitleTegn"/>
    <w:rsid w:val="002A2416"/>
    <w:pPr>
      <w:jc w:val="center"/>
    </w:pPr>
    <w:rPr>
      <w:rFonts w:eastAsiaTheme="minorHAnsi"/>
      <w:lang w:val="en-US" w:eastAsia="en-US"/>
    </w:rPr>
  </w:style>
  <w:style w:type="character" w:customStyle="1" w:styleId="EndNoteBibliographyTitleTegn">
    <w:name w:val="EndNote Bibliography Title Tegn"/>
    <w:basedOn w:val="Standardskrifttypeiafsnit"/>
    <w:link w:val="EndNoteBibliographyTitle"/>
    <w:rsid w:val="002A2416"/>
    <w:rPr>
      <w:rFonts w:ascii="Times New Roman" w:hAnsi="Times New Roman" w:cs="Times New Roman"/>
      <w:lang w:val="en-US"/>
    </w:rPr>
  </w:style>
  <w:style w:type="paragraph" w:customStyle="1" w:styleId="EndNoteBibliography">
    <w:name w:val="EndNote Bibliography"/>
    <w:basedOn w:val="Normal"/>
    <w:link w:val="EndNoteBibliographyTegn"/>
    <w:rsid w:val="002A2416"/>
    <w:pPr>
      <w:spacing w:line="480" w:lineRule="auto"/>
    </w:pPr>
    <w:rPr>
      <w:rFonts w:eastAsiaTheme="minorHAnsi"/>
      <w:lang w:val="en-US" w:eastAsia="en-US"/>
    </w:rPr>
  </w:style>
  <w:style w:type="character" w:customStyle="1" w:styleId="EndNoteBibliographyTegn">
    <w:name w:val="EndNote Bibliography Tegn"/>
    <w:basedOn w:val="Standardskrifttypeiafsnit"/>
    <w:link w:val="EndNoteBibliography"/>
    <w:rsid w:val="002A2416"/>
    <w:rPr>
      <w:rFonts w:ascii="Times New Roman" w:hAnsi="Times New Roman" w:cs="Times New Roman"/>
      <w:lang w:val="en-US"/>
    </w:rPr>
  </w:style>
  <w:style w:type="character" w:styleId="Pladsholdertekst">
    <w:name w:val="Placeholder Text"/>
    <w:basedOn w:val="Standardskrifttypeiafsnit"/>
    <w:uiPriority w:val="99"/>
    <w:semiHidden/>
    <w:rsid w:val="008B543E"/>
    <w:rPr>
      <w:color w:val="808080"/>
    </w:rPr>
  </w:style>
  <w:style w:type="paragraph" w:styleId="NormalWeb">
    <w:name w:val="Normal (Web)"/>
    <w:basedOn w:val="Normal"/>
    <w:uiPriority w:val="99"/>
    <w:semiHidden/>
    <w:unhideWhenUsed/>
    <w:rsid w:val="00184B42"/>
    <w:pPr>
      <w:spacing w:before="100" w:beforeAutospacing="1" w:after="100" w:afterAutospacing="1"/>
    </w:pPr>
    <w:rPr>
      <w:lang w:eastAsia="da-DK"/>
    </w:rPr>
  </w:style>
  <w:style w:type="character" w:styleId="Kommentarhenvisning">
    <w:name w:val="annotation reference"/>
    <w:basedOn w:val="Standardskrifttypeiafsnit"/>
    <w:uiPriority w:val="99"/>
    <w:semiHidden/>
    <w:unhideWhenUsed/>
    <w:rsid w:val="00DD0CEC"/>
    <w:rPr>
      <w:sz w:val="16"/>
      <w:szCs w:val="16"/>
    </w:rPr>
  </w:style>
  <w:style w:type="paragraph" w:styleId="Kommentartekst">
    <w:name w:val="annotation text"/>
    <w:basedOn w:val="Normal"/>
    <w:link w:val="KommentartekstTegn"/>
    <w:uiPriority w:val="99"/>
    <w:semiHidden/>
    <w:unhideWhenUsed/>
    <w:rsid w:val="00DD0CEC"/>
    <w:rPr>
      <w:rFonts w:asciiTheme="minorHAnsi" w:eastAsiaTheme="minorHAnsi" w:hAnsiTheme="minorHAnsi" w:cstheme="minorBidi"/>
      <w:sz w:val="20"/>
      <w:szCs w:val="20"/>
      <w:lang w:val="da-DK" w:eastAsia="en-US"/>
    </w:rPr>
  </w:style>
  <w:style w:type="character" w:customStyle="1" w:styleId="KommentartekstTegn">
    <w:name w:val="Kommentartekst Tegn"/>
    <w:basedOn w:val="Standardskrifttypeiafsnit"/>
    <w:link w:val="Kommentartekst"/>
    <w:uiPriority w:val="99"/>
    <w:semiHidden/>
    <w:rsid w:val="00DD0CEC"/>
    <w:rPr>
      <w:sz w:val="20"/>
      <w:szCs w:val="20"/>
    </w:rPr>
  </w:style>
  <w:style w:type="paragraph" w:styleId="Kommentaremne">
    <w:name w:val="annotation subject"/>
    <w:basedOn w:val="Kommentartekst"/>
    <w:next w:val="Kommentartekst"/>
    <w:link w:val="KommentaremneTegn"/>
    <w:uiPriority w:val="99"/>
    <w:semiHidden/>
    <w:unhideWhenUsed/>
    <w:rsid w:val="00DD0CEC"/>
    <w:rPr>
      <w:b/>
      <w:bCs/>
    </w:rPr>
  </w:style>
  <w:style w:type="character" w:customStyle="1" w:styleId="KommentaremneTegn">
    <w:name w:val="Kommentaremne Tegn"/>
    <w:basedOn w:val="KommentartekstTegn"/>
    <w:link w:val="Kommentaremne"/>
    <w:uiPriority w:val="99"/>
    <w:semiHidden/>
    <w:rsid w:val="00DD0CEC"/>
    <w:rPr>
      <w:b/>
      <w:bCs/>
      <w:sz w:val="20"/>
      <w:szCs w:val="20"/>
    </w:rPr>
  </w:style>
  <w:style w:type="table" w:styleId="Tabel-Gitter">
    <w:name w:val="Table Grid"/>
    <w:basedOn w:val="Tabel-Normal"/>
    <w:uiPriority w:val="59"/>
    <w:rsid w:val="00D80A84"/>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afsnit">
    <w:name w:val="List Paragraph"/>
    <w:basedOn w:val="Normal"/>
    <w:uiPriority w:val="34"/>
    <w:qFormat/>
    <w:rsid w:val="00D80A84"/>
    <w:pPr>
      <w:ind w:left="720"/>
      <w:contextualSpacing/>
    </w:pPr>
    <w:rPr>
      <w:rFonts w:asciiTheme="minorHAnsi" w:eastAsiaTheme="minorEastAsia" w:hAnsiTheme="minorHAnsi" w:cstheme="minorBidi"/>
      <w:lang w:val="da-DK" w:eastAsia="da-DK"/>
    </w:rPr>
  </w:style>
  <w:style w:type="character" w:styleId="Sidetal">
    <w:name w:val="page number"/>
    <w:basedOn w:val="Standardskrifttypeiafsnit"/>
    <w:uiPriority w:val="99"/>
    <w:semiHidden/>
    <w:unhideWhenUsed/>
    <w:rsid w:val="00D80A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057631">
      <w:bodyDiv w:val="1"/>
      <w:marLeft w:val="0"/>
      <w:marRight w:val="0"/>
      <w:marTop w:val="0"/>
      <w:marBottom w:val="0"/>
      <w:divBdr>
        <w:top w:val="none" w:sz="0" w:space="0" w:color="auto"/>
        <w:left w:val="none" w:sz="0" w:space="0" w:color="auto"/>
        <w:bottom w:val="none" w:sz="0" w:space="0" w:color="auto"/>
        <w:right w:val="none" w:sz="0" w:space="0" w:color="auto"/>
      </w:divBdr>
    </w:div>
    <w:div w:id="1553350730">
      <w:bodyDiv w:val="1"/>
      <w:marLeft w:val="0"/>
      <w:marRight w:val="0"/>
      <w:marTop w:val="0"/>
      <w:marBottom w:val="0"/>
      <w:divBdr>
        <w:top w:val="none" w:sz="0" w:space="0" w:color="auto"/>
        <w:left w:val="none" w:sz="0" w:space="0" w:color="auto"/>
        <w:bottom w:val="none" w:sz="0" w:space="0" w:color="auto"/>
        <w:right w:val="none" w:sz="0" w:space="0" w:color="auto"/>
      </w:divBdr>
      <w:divsChild>
        <w:div w:id="610552503">
          <w:marLeft w:val="0"/>
          <w:marRight w:val="0"/>
          <w:marTop w:val="0"/>
          <w:marBottom w:val="0"/>
          <w:divBdr>
            <w:top w:val="none" w:sz="0" w:space="0" w:color="auto"/>
            <w:left w:val="none" w:sz="0" w:space="0" w:color="auto"/>
            <w:bottom w:val="none" w:sz="0" w:space="0" w:color="auto"/>
            <w:right w:val="none" w:sz="0" w:space="0" w:color="auto"/>
          </w:divBdr>
          <w:divsChild>
            <w:div w:id="1886983847">
              <w:marLeft w:val="0"/>
              <w:marRight w:val="0"/>
              <w:marTop w:val="0"/>
              <w:marBottom w:val="0"/>
              <w:divBdr>
                <w:top w:val="none" w:sz="0" w:space="0" w:color="auto"/>
                <w:left w:val="none" w:sz="0" w:space="0" w:color="auto"/>
                <w:bottom w:val="none" w:sz="0" w:space="0" w:color="auto"/>
                <w:right w:val="none" w:sz="0" w:space="0" w:color="auto"/>
              </w:divBdr>
              <w:divsChild>
                <w:div w:id="66998631">
                  <w:marLeft w:val="0"/>
                  <w:marRight w:val="0"/>
                  <w:marTop w:val="0"/>
                  <w:marBottom w:val="0"/>
                  <w:divBdr>
                    <w:top w:val="none" w:sz="0" w:space="0" w:color="auto"/>
                    <w:left w:val="none" w:sz="0" w:space="0" w:color="auto"/>
                    <w:bottom w:val="none" w:sz="0" w:space="0" w:color="auto"/>
                    <w:right w:val="none" w:sz="0" w:space="0" w:color="auto"/>
                  </w:divBdr>
                  <w:divsChild>
                    <w:div w:id="82046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2386731">
      <w:bodyDiv w:val="1"/>
      <w:marLeft w:val="0"/>
      <w:marRight w:val="0"/>
      <w:marTop w:val="0"/>
      <w:marBottom w:val="0"/>
      <w:divBdr>
        <w:top w:val="none" w:sz="0" w:space="0" w:color="auto"/>
        <w:left w:val="none" w:sz="0" w:space="0" w:color="auto"/>
        <w:bottom w:val="none" w:sz="0" w:space="0" w:color="auto"/>
        <w:right w:val="none" w:sz="0" w:space="0" w:color="auto"/>
      </w:divBdr>
    </w:div>
    <w:div w:id="1887795783">
      <w:bodyDiv w:val="1"/>
      <w:marLeft w:val="0"/>
      <w:marRight w:val="0"/>
      <w:marTop w:val="0"/>
      <w:marBottom w:val="0"/>
      <w:divBdr>
        <w:top w:val="none" w:sz="0" w:space="0" w:color="auto"/>
        <w:left w:val="none" w:sz="0" w:space="0" w:color="auto"/>
        <w:bottom w:val="none" w:sz="0" w:space="0" w:color="auto"/>
        <w:right w:val="none" w:sz="0" w:space="0" w:color="auto"/>
      </w:divBdr>
      <w:divsChild>
        <w:div w:id="1219047103">
          <w:marLeft w:val="0"/>
          <w:marRight w:val="0"/>
          <w:marTop w:val="0"/>
          <w:marBottom w:val="0"/>
          <w:divBdr>
            <w:top w:val="none" w:sz="0" w:space="0" w:color="auto"/>
            <w:left w:val="none" w:sz="0" w:space="0" w:color="auto"/>
            <w:bottom w:val="none" w:sz="0" w:space="0" w:color="auto"/>
            <w:right w:val="none" w:sz="0" w:space="0" w:color="auto"/>
          </w:divBdr>
          <w:divsChild>
            <w:div w:id="300429841">
              <w:marLeft w:val="0"/>
              <w:marRight w:val="0"/>
              <w:marTop w:val="0"/>
              <w:marBottom w:val="0"/>
              <w:divBdr>
                <w:top w:val="none" w:sz="0" w:space="0" w:color="auto"/>
                <w:left w:val="none" w:sz="0" w:space="0" w:color="auto"/>
                <w:bottom w:val="none" w:sz="0" w:space="0" w:color="auto"/>
                <w:right w:val="none" w:sz="0" w:space="0" w:color="auto"/>
              </w:divBdr>
              <w:divsChild>
                <w:div w:id="201984048">
                  <w:marLeft w:val="0"/>
                  <w:marRight w:val="0"/>
                  <w:marTop w:val="0"/>
                  <w:marBottom w:val="0"/>
                  <w:divBdr>
                    <w:top w:val="none" w:sz="0" w:space="0" w:color="auto"/>
                    <w:left w:val="none" w:sz="0" w:space="0" w:color="auto"/>
                    <w:bottom w:val="none" w:sz="0" w:space="0" w:color="auto"/>
                    <w:right w:val="none" w:sz="0" w:space="0" w:color="auto"/>
                  </w:divBdr>
                  <w:divsChild>
                    <w:div w:id="194599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8111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6</Pages>
  <Words>2860</Words>
  <Characters>17446</Characters>
  <Application>Microsoft Office Word</Application>
  <DocSecurity>0</DocSecurity>
  <Lines>145</Lines>
  <Paragraphs>4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be Bolvig Hyldgård</dc:creator>
  <cp:keywords/>
  <dc:description/>
  <cp:lastModifiedBy>Vibe Bolvig Hyldgård</cp:lastModifiedBy>
  <cp:revision>3</cp:revision>
  <dcterms:created xsi:type="dcterms:W3CDTF">2021-07-19T05:50:00Z</dcterms:created>
  <dcterms:modified xsi:type="dcterms:W3CDTF">2021-07-19T05:52:00Z</dcterms:modified>
</cp:coreProperties>
</file>